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31811A02" w14:textId="3180BED8" w:rsidR="00450A0D" w:rsidRPr="00D63ACE" w:rsidRDefault="00450A0D" w:rsidP="00110D6A">
      <w:pPr>
        <w:pStyle w:val="Heading1"/>
        <w:rPr>
          <w:b w:val="0"/>
        </w:rPr>
      </w:pPr>
      <w:r w:rsidRPr="00D63ACE">
        <w:rPr>
          <w:b w:val="0"/>
        </w:rPr>
        <w:t xml:space="preserve">The IRAP </w:t>
      </w:r>
      <w:r w:rsidR="006A3A94" w:rsidRPr="00D63ACE">
        <w:rPr>
          <w:b w:val="0"/>
        </w:rPr>
        <w:t>has</w:t>
      </w:r>
      <w:r w:rsidRPr="00D63ACE">
        <w:rPr>
          <w:b w:val="0"/>
        </w:rPr>
        <w:t xml:space="preserve"> poor internal consistency and test-retest reliability: </w:t>
      </w:r>
    </w:p>
    <w:p w14:paraId="5D1BBB99" w14:textId="767BCB96" w:rsidR="00F766BD" w:rsidRPr="00D63ACE" w:rsidRDefault="00E546F0" w:rsidP="00110D6A">
      <w:pPr>
        <w:pStyle w:val="Heading1"/>
        <w:rPr>
          <w:b w:val="0"/>
        </w:rPr>
      </w:pPr>
      <w:r w:rsidRPr="00D63ACE">
        <w:rPr>
          <w:b w:val="0"/>
        </w:rPr>
        <w:t>A file-drawer 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1B801743" w:rsidR="00693644" w:rsidRPr="00D63ACE" w:rsidRDefault="002D7CA2" w:rsidP="006A281D">
      <w:r w:rsidRPr="00D63ACE">
        <w:t>Vahey et al.’s (2015)</w:t>
      </w:r>
      <w:r w:rsidR="006A281D" w:rsidRPr="00D63ACE">
        <w:t xml:space="preserve"> meta</w:t>
      </w:r>
      <w:r w:rsidR="00E546F0" w:rsidRPr="00D63ACE">
        <w:t>-</w:t>
      </w:r>
      <w:r w:rsidR="006A281D" w:rsidRPr="00D63ACE">
        <w:t xml:space="preserve">analysis </w:t>
      </w:r>
      <w:r w:rsidRPr="00D63ACE">
        <w:t>argued that the</w:t>
      </w:r>
      <w:r w:rsidR="006A281D" w:rsidRPr="00D63ACE">
        <w:t xml:space="preserve"> I</w:t>
      </w:r>
      <w:r w:rsidR="00E546F0" w:rsidRPr="00D63ACE">
        <w:t xml:space="preserve">mplicit </w:t>
      </w:r>
      <w:r w:rsidR="006A281D" w:rsidRPr="00D63ACE">
        <w:t>R</w:t>
      </w:r>
      <w:r w:rsidR="00E546F0" w:rsidRPr="00D63ACE">
        <w:t xml:space="preserve">elational </w:t>
      </w:r>
      <w:r w:rsidR="006A281D" w:rsidRPr="00D63ACE">
        <w:t>A</w:t>
      </w:r>
      <w:r w:rsidR="00E546F0" w:rsidRPr="00D63ACE">
        <w:t xml:space="preserve">ssessment </w:t>
      </w:r>
      <w:r w:rsidR="006A281D" w:rsidRPr="00D63ACE">
        <w:t>P</w:t>
      </w:r>
      <w:r w:rsidR="00E546F0" w:rsidRPr="00D63ACE">
        <w:t>rocedure (IRAP)</w:t>
      </w:r>
      <w:r w:rsidR="006A281D" w:rsidRPr="00D63ACE">
        <w:t xml:space="preserve"> </w:t>
      </w:r>
      <w:r w:rsidRPr="00D63ACE">
        <w:t xml:space="preserve">has </w:t>
      </w:r>
      <w:r w:rsidR="00F37FA5" w:rsidRPr="00D63ACE">
        <w:t xml:space="preserve">good criterion validity and </w:t>
      </w:r>
      <w:r w:rsidRPr="00D63ACE">
        <w:t>potential for clinical assessment</w:t>
      </w:r>
      <w:r w:rsidR="006A281D" w:rsidRPr="00D63ACE">
        <w:t xml:space="preserve">. </w:t>
      </w:r>
      <w:r w:rsidR="00744D52" w:rsidRPr="00D63ACE">
        <w:t xml:space="preserve">However, </w:t>
      </w:r>
      <w:r w:rsidR="00E57A20" w:rsidRPr="00D63ACE">
        <w:t xml:space="preserve">two </w:t>
      </w:r>
      <w:r w:rsidR="00E53A5D" w:rsidRPr="00D63ACE">
        <w:t xml:space="preserve">other </w:t>
      </w:r>
      <w:r w:rsidR="00744D52" w:rsidRPr="00D63ACE">
        <w:t xml:space="preserve">meta-analyses have shown the IRAP to have very low reliability. Here, we extend this evidence based through </w:t>
      </w:r>
      <w:r w:rsidR="000B4E0A" w:rsidRPr="00D63ACE">
        <w:t>meta-analy</w:t>
      </w:r>
      <w:r w:rsidR="009F3F5C" w:rsidRPr="00D63ACE">
        <w:t xml:space="preserve">ses of file drawer data. Individual participant data from all </w:t>
      </w:r>
      <w:r w:rsidR="00EE17C6" w:rsidRPr="00D63ACE">
        <w:t xml:space="preserve">of our </w:t>
      </w:r>
      <w:r w:rsidR="009F3F5C" w:rsidRPr="00D63ACE">
        <w:t>published and unpublished studies was used to estimate the IRAP’s internal consistency and test-retest reliability across a large number of domains (</w:t>
      </w:r>
      <w:r w:rsidR="009D19CA" w:rsidRPr="00D63ACE">
        <w:rPr>
          <w:i/>
        </w:rPr>
        <w:t>k</w:t>
      </w:r>
      <w:r w:rsidR="009D19CA" w:rsidRPr="00D63ACE">
        <w:t xml:space="preserve"> = </w:t>
      </w:r>
      <w:r w:rsidR="00797435" w:rsidRPr="00D63ACE">
        <w:t>1</w:t>
      </w:r>
      <w:ins w:id="3" w:author="Ian Hussey" w:date="2020-06-23T11:10:00Z">
        <w:r w:rsidR="00296521">
          <w:t>9</w:t>
        </w:r>
      </w:ins>
      <w:del w:id="4" w:author="Ian Hussey" w:date="2020-06-23T11:10:00Z">
        <w:r w:rsidR="00797435" w:rsidRPr="00D63ACE" w:rsidDel="00296521">
          <w:delText>3</w:delText>
        </w:r>
      </w:del>
      <w:r w:rsidR="009F3F5C" w:rsidRPr="00D63ACE">
        <w:t>) and participants (</w:t>
      </w:r>
      <w:ins w:id="5" w:author="Ian Hussey" w:date="2020-06-23T11:10:00Z">
        <w:r w:rsidR="00296521">
          <w:t xml:space="preserve">total </w:t>
        </w:r>
      </w:ins>
      <w:r w:rsidR="00E3468D" w:rsidRPr="00D63ACE">
        <w:rPr>
          <w:i/>
        </w:rPr>
        <w:t>N</w:t>
      </w:r>
      <w:del w:id="6" w:author="Ian Hussey" w:date="2020-06-23T11:10:00Z">
        <w:r w:rsidR="00E3468D" w:rsidRPr="00D63ACE" w:rsidDel="00296521">
          <w:delText>s</w:delText>
        </w:r>
      </w:del>
      <w:r w:rsidR="009F3F5C" w:rsidRPr="00D63ACE">
        <w:t xml:space="preserve"> = </w:t>
      </w:r>
      <w:ins w:id="7" w:author="Ian Hussey" w:date="2020-06-23T11:11:00Z">
        <w:r w:rsidR="00296521">
          <w:t>1650</w:t>
        </w:r>
      </w:ins>
      <w:del w:id="8" w:author="Ian Hussey" w:date="2020-06-23T11:10:00Z">
        <w:r w:rsidR="00635C7E" w:rsidRPr="00D63ACE" w:rsidDel="00296521">
          <w:delText>890</w:delText>
        </w:r>
        <w:r w:rsidR="00E3468D" w:rsidRPr="00D63ACE" w:rsidDel="00296521">
          <w:delText xml:space="preserve"> &amp;</w:delText>
        </w:r>
        <w:r w:rsidR="00816D05" w:rsidRPr="00D63ACE" w:rsidDel="00296521">
          <w:delText xml:space="preserve"> 3</w:delText>
        </w:r>
        <w:r w:rsidR="00635C7E" w:rsidRPr="00D63ACE" w:rsidDel="00296521">
          <w:delText>4</w:delText>
        </w:r>
        <w:r w:rsidR="00816D05" w:rsidRPr="00D63ACE" w:rsidDel="00296521">
          <w:delText>0</w:delText>
        </w:r>
        <w:r w:rsidR="00E3468D" w:rsidRPr="00D63ACE" w:rsidDel="00296521">
          <w:delText xml:space="preserve"> respectively</w:delText>
        </w:r>
      </w:del>
      <w:r w:rsidR="009F3F5C" w:rsidRPr="00D63ACE">
        <w:t>).</w:t>
      </w:r>
      <w:r w:rsidR="006A281D" w:rsidRPr="00D63ACE">
        <w:t xml:space="preserve"> </w:t>
      </w:r>
      <w:r w:rsidR="00B26AF0" w:rsidRPr="00D63ACE">
        <w:t xml:space="preserve">Results suggest that internal consistency </w:t>
      </w:r>
      <w:r w:rsidR="00C37241" w:rsidRPr="00D63ACE">
        <w:t xml:space="preserve">is poor </w:t>
      </w:r>
      <w:r w:rsidR="00B26AF0" w:rsidRPr="00D63ACE">
        <w:t>(</w:t>
      </w:r>
      <w:r w:rsidR="00816D05" w:rsidRPr="00D63ACE">
        <w:t xml:space="preserve">α </w:t>
      </w:r>
      <w:r w:rsidR="00B26AF0" w:rsidRPr="00D63ACE">
        <w:t xml:space="preserve">= </w:t>
      </w:r>
      <w:ins w:id="9" w:author="Ian Hussey" w:date="2020-06-23T11:12:00Z">
        <w:r w:rsidR="00296521" w:rsidRPr="00296521">
          <w:t>.52, 95% CI [.47, .57]</w:t>
        </w:r>
      </w:ins>
      <w:del w:id="10" w:author="Ian Hussey" w:date="2020-06-23T11:12:00Z">
        <w:r w:rsidR="00E30509" w:rsidRPr="00D63ACE" w:rsidDel="00296521">
          <w:delText>.53, 95% CI [.46, .59]</w:delText>
        </w:r>
      </w:del>
      <w:r w:rsidR="00C37241" w:rsidRPr="00D63ACE">
        <w:t xml:space="preserve">) </w:t>
      </w:r>
      <w:r w:rsidR="00B26AF0" w:rsidRPr="00D63ACE">
        <w:t xml:space="preserve">and test-retest reliability </w:t>
      </w:r>
      <w:r w:rsidR="00C37241" w:rsidRPr="00D63ACE">
        <w:t xml:space="preserve">is very poor </w:t>
      </w:r>
      <w:r w:rsidR="00B26AF0" w:rsidRPr="00D63ACE">
        <w:t>(ICC =</w:t>
      </w:r>
      <w:r w:rsidR="00B01946" w:rsidRPr="00D63ACE">
        <w:t xml:space="preserve"> .18, 95% CI [.05, .3</w:t>
      </w:r>
      <w:ins w:id="11" w:author="Ian Hussey" w:date="2020-06-23T11:12:00Z">
        <w:r w:rsidR="00296521">
          <w:t>1</w:t>
        </w:r>
      </w:ins>
      <w:del w:id="12" w:author="Ian Hussey" w:date="2020-06-23T11:12:00Z">
        <w:r w:rsidR="00B01946" w:rsidRPr="00D63ACE" w:rsidDel="00296521">
          <w:delText>0</w:delText>
        </w:r>
      </w:del>
      <w:r w:rsidR="00B01946" w:rsidRPr="00D63ACE">
        <w:t>]</w:t>
      </w:r>
      <w:r w:rsidR="00B26AF0" w:rsidRPr="00D63ACE">
        <w:t>)</w:t>
      </w:r>
      <w:r w:rsidR="00EF3D1E" w:rsidRPr="00D63ACE">
        <w:t xml:space="preserve">. This </w:t>
      </w:r>
      <w:r w:rsidR="00D6275E" w:rsidRPr="00D63ACE">
        <w:t>severely limit</w:t>
      </w:r>
      <w:r w:rsidR="00F450E2" w:rsidRPr="00D63ACE">
        <w:t>s</w:t>
      </w:r>
      <w:r w:rsidR="00D6275E" w:rsidRPr="00D63ACE">
        <w:t xml:space="preserve"> </w:t>
      </w:r>
      <w:r w:rsidR="00EF3D1E" w:rsidRPr="00D63ACE">
        <w:t xml:space="preserve">the IRAP’s </w:t>
      </w:r>
      <w:ins w:id="13" w:author="Ian Hussey" w:date="2020-06-23T11:38:00Z">
        <w:r w:rsidR="00683B3D" w:rsidRPr="001D663A">
          <w:t>utility as a measure</w:t>
        </w:r>
      </w:ins>
      <w:del w:id="14" w:author="Ian Hussey" w:date="2020-06-23T11:38:00Z">
        <w:r w:rsidR="00EF3D1E" w:rsidRPr="00D63ACE" w:rsidDel="00683B3D">
          <w:delText>ability to function as a useful measure, for clinical use or otherwise, especially at the individual level</w:delText>
        </w:r>
      </w:del>
      <w:r w:rsidR="00D6275E" w:rsidRPr="00D63ACE">
        <w:t>.</w:t>
      </w:r>
      <w:r w:rsidR="00EF3D1E" w:rsidRPr="00D63ACE">
        <w:t xml:space="preserve"> </w:t>
      </w:r>
      <w:r w:rsidR="00343AE9" w:rsidRPr="00D63ACE">
        <w:t>We</w:t>
      </w:r>
      <w:r w:rsidR="00D879AA" w:rsidRPr="00D63ACE">
        <w:t xml:space="preserve"> conclude that </w:t>
      </w:r>
      <w:r w:rsidR="00304A89" w:rsidRPr="00D63ACE">
        <w:t>researchers</w:t>
      </w:r>
      <w:r w:rsidR="00D879AA" w:rsidRPr="00D63ACE">
        <w:t xml:space="preserve"> should be </w:t>
      </w:r>
      <w:r w:rsidR="005D42E4" w:rsidRPr="00D63ACE">
        <w:t xml:space="preserve">very </w:t>
      </w:r>
      <w:r w:rsidR="00D879AA" w:rsidRPr="00D63ACE">
        <w:t xml:space="preserve">cautious about choosing </w:t>
      </w:r>
      <w:r w:rsidR="00E47FA1" w:rsidRPr="00D63ACE">
        <w:t>to</w:t>
      </w:r>
      <w:r w:rsidR="00D879AA" w:rsidRPr="00D63ACE">
        <w:t xml:space="preserve"> employ </w:t>
      </w:r>
      <w:r w:rsidR="00E47FA1" w:rsidRPr="00D63ACE">
        <w:t>the IRAP</w:t>
      </w:r>
      <w:r w:rsidR="00D879AA" w:rsidRPr="00D63ACE">
        <w:t xml:space="preserve"> or when interpreting its results.</w:t>
      </w:r>
      <w:r w:rsidR="00693644" w:rsidRPr="00D63ACE">
        <w:br w:type="page"/>
      </w:r>
    </w:p>
    <w:p w14:paraId="5D4882B4" w14:textId="7C8FA3EE" w:rsidR="002D7CA2" w:rsidRPr="00D63ACE" w:rsidRDefault="002D7CA2" w:rsidP="002D7CA2">
      <w:pPr>
        <w:pStyle w:val="Heading1"/>
        <w:rPr>
          <w:b w:val="0"/>
        </w:rPr>
      </w:pPr>
      <w:r w:rsidRPr="00D63ACE">
        <w:rPr>
          <w:b w:val="0"/>
        </w:rPr>
        <w:lastRenderedPageBreak/>
        <w:t xml:space="preserve">The IRAP </w:t>
      </w:r>
      <w:r w:rsidR="008A2CDD" w:rsidRPr="00D63ACE">
        <w:rPr>
          <w:b w:val="0"/>
        </w:rPr>
        <w:t xml:space="preserve">demonstrates </w:t>
      </w:r>
      <w:r w:rsidRPr="00D63ACE">
        <w:rPr>
          <w:b w:val="0"/>
        </w:rPr>
        <w:t xml:space="preserve">very poor internal consistency and test-retest reliability: </w:t>
      </w:r>
    </w:p>
    <w:p w14:paraId="41CB1852" w14:textId="77777777" w:rsidR="002D7CA2" w:rsidRPr="00D63ACE" w:rsidRDefault="002D7CA2" w:rsidP="002D7CA2">
      <w:pPr>
        <w:pStyle w:val="Heading1"/>
        <w:rPr>
          <w:b w:val="0"/>
        </w:rPr>
      </w:pPr>
      <w:r w:rsidRPr="00D63ACE">
        <w:rPr>
          <w:b w:val="0"/>
        </w:rPr>
        <w:t>A file-drawer meta-analysis</w:t>
      </w:r>
    </w:p>
    <w:p w14:paraId="5B9EC6AA" w14:textId="77777777" w:rsidR="00693644" w:rsidRPr="00D63ACE" w:rsidRDefault="00693644" w:rsidP="00E95696">
      <w:pPr>
        <w:ind w:firstLine="0"/>
      </w:pPr>
    </w:p>
    <w:p w14:paraId="5B8AC73D" w14:textId="0EDD85C1" w:rsidR="00B8029B" w:rsidRPr="00D63ACE" w:rsidRDefault="00BC3240" w:rsidP="00DC00E1">
      <w:r w:rsidRPr="00D63ACE">
        <w:t xml:space="preserve">T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a computer</w:t>
      </w:r>
      <w:r w:rsidR="00731FBC" w:rsidRPr="00D63ACE">
        <w:t xml:space="preserve"> </w:t>
      </w:r>
      <w:r w:rsidRPr="00D63ACE">
        <w:t>based reaction</w:t>
      </w:r>
      <w:r w:rsidR="00D830E5" w:rsidRPr="00D63ACE">
        <w:t>-</w:t>
      </w:r>
      <w:r w:rsidRPr="00D63ACE">
        <w:t xml:space="preserve">time task designed to capture automatic relational responding. It has been used extensively as a measure of implicit attitudes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rsidRPr="00D63ACE">
        <w:t>(Gawronski &amp; De Houwer, 2011)</w:t>
      </w:r>
      <w:r w:rsidRPr="00D63ACE">
        <w:fldChar w:fldCharType="end"/>
      </w:r>
      <w:r w:rsidRPr="00D63ACE">
        <w:t xml:space="preserve"> </w:t>
      </w:r>
      <w:commentRangeStart w:id="15"/>
      <w:r w:rsidRPr="00D63ACE">
        <w:t xml:space="preserve">and within Contextual Behavioral Science due to its historic ties to Relational Frame </w:t>
      </w:r>
      <w:commentRangeEnd w:id="15"/>
      <w:r w:rsidR="009D161D">
        <w:rPr>
          <w:rStyle w:val="CommentReference"/>
        </w:rPr>
        <w:commentReference w:id="15"/>
      </w:r>
      <w:r w:rsidRPr="00D63ACE">
        <w:t xml:space="preserve">Theory </w:t>
      </w:r>
      <w:r w:rsidRPr="00D63ACE">
        <w:fldChar w:fldCharType="begin"/>
      </w:r>
      <w:r w:rsidR="00241F51" w:rsidRPr="00D63ACE">
        <w:instrText xml:space="preserve"> ADDIN ZOTERO_ITEM CSL_CITATION {"citationID":"gljLa0zv","properties":{"formattedCitation":"(Hussey, Barnes-Holmes, et al., 2015)","plainCitation":"(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D63ACE">
        <w:fldChar w:fldCharType="separate"/>
      </w:r>
      <w:r w:rsidR="00241F51" w:rsidRPr="00D63ACE">
        <w:t>(Hussey, Barnes-Holmes, et al., 2015)</w:t>
      </w:r>
      <w:r w:rsidRPr="00D63ACE">
        <w:fldChar w:fldCharType="end"/>
      </w:r>
      <w:r w:rsidRPr="00D63ACE">
        <w:t>.</w:t>
      </w:r>
      <w:r w:rsidR="00DC00E1" w:rsidRPr="00D63ACE">
        <w:t xml:space="preserve"> </w:t>
      </w:r>
      <w:r w:rsidR="00344CB3" w:rsidRPr="00D63ACE">
        <w:t>I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Pr="00D63ACE">
        <w:t>has potential as a tool for clinical assessment</w:t>
      </w:r>
      <w:r w:rsidR="00D82D77" w:rsidRPr="00D63ACE">
        <w:t xml:space="preserve">. This aspiration </w:t>
      </w:r>
      <w:r w:rsidRPr="00D63ACE">
        <w:t xml:space="preserve">that </w:t>
      </w:r>
      <w:r w:rsidR="00D82D77" w:rsidRPr="00D63ACE">
        <w:t xml:space="preserve">the IRAP </w:t>
      </w:r>
      <w:r w:rsidRPr="00D63ACE">
        <w:t xml:space="preserve">might be used in applied contexts is long-standing. However,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241F51" w:rsidRPr="00D63ACE">
        <w:instrText xml:space="preserve"> ADDIN ZOTERO_ITEM CSL_CITATION {"citationID":"Pa8o99Am","properties":{"formattedCitation":"(meta-analyses by Golijani-Moghaddam et al., 2013; Greenwald &amp; Lai, 2020)","plainCitation":"(meta-analyses by 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meta-analyses by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241F51" w:rsidRPr="00D63ACE">
        <w:t>(meta-analyses by Golijani-Moghaddam et al., 2013; Greenwald &amp; Lai, 2020)</w:t>
      </w:r>
      <w:r w:rsidR="006A679F" w:rsidRPr="00D63ACE">
        <w:fldChar w:fldCharType="end"/>
      </w:r>
      <w:r w:rsidR="00F74C4F" w:rsidRPr="00D63ACE">
        <w:t xml:space="preserve"> 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Together, these suggest that </w:t>
      </w:r>
      <w:r w:rsidR="00576198" w:rsidRPr="00D63ACE">
        <w:t xml:space="preserve">Vahey et al.’s </w:t>
      </w:r>
      <w:r w:rsidR="00576198" w:rsidRPr="00D63ACE">
        <w:fldChar w:fldCharType="begin"/>
      </w:r>
      <w:r w:rsidR="00B44169" w:rsidRPr="00D63ACE">
        <w:instrText xml:space="preserve"> ADDIN ZOTERO_ITEM CSL_CITATION {"citationID":"ryETN7BC","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576198" w:rsidRPr="00D63ACE">
        <w:fldChar w:fldCharType="separate"/>
      </w:r>
      <w:r w:rsidR="00576198" w:rsidRPr="00D63ACE">
        <w:t>(2015)</w:t>
      </w:r>
      <w:r w:rsidR="00576198" w:rsidRPr="00D63ACE">
        <w:fldChar w:fldCharType="end"/>
      </w:r>
      <w:r w:rsidR="00576198" w:rsidRPr="00D63ACE">
        <w:t xml:space="preserve"> conclusions are overly optimistic, and that the </w:t>
      </w:r>
      <w:r w:rsidR="004B6E7B" w:rsidRPr="00D63ACE">
        <w:t xml:space="preserve">IRAP’s utility in research </w:t>
      </w:r>
      <w:r w:rsidR="00F05C0B" w:rsidRPr="00D63ACE">
        <w:t>or</w:t>
      </w:r>
      <w:r w:rsidR="004B6E7B" w:rsidRPr="00D63ACE">
        <w:t xml:space="preserve"> applied settings is likely to be</w:t>
      </w:r>
      <w:r w:rsidR="00576198" w:rsidRPr="00D63ACE">
        <w:t xml:space="preserve"> limited</w:t>
      </w:r>
      <w:r w:rsidR="004B6E7B" w:rsidRPr="00D63ACE">
        <w:t>.</w:t>
      </w:r>
    </w:p>
    <w:p w14:paraId="3B8AFF0C" w14:textId="09344B7C" w:rsidR="00AA58DF" w:rsidRPr="00D63ACE" w:rsidRDefault="00B8029B" w:rsidP="00F04995">
      <w:moveFromRangeStart w:id="16" w:author="Chad Evert Drake" w:date="2020-06-17T11:44:00Z" w:name="move43286694"/>
      <w:moveFrom w:id="17" w:author="Chad Evert Drake" w:date="2020-06-17T11:44:00Z">
        <w:r w:rsidRPr="00D63ACE" w:rsidDel="009D161D">
          <w:t xml:space="preserve">The importance of precise measurement has received renewed attention </w:t>
        </w:r>
        <w:r w:rsidR="00B332D2" w:rsidRPr="00D63ACE" w:rsidDel="009D161D">
          <w:t xml:space="preserve">within psychology </w:t>
        </w:r>
        <w:r w:rsidRPr="00D63ACE" w:rsidDel="009D161D">
          <w:t xml:space="preserve">in recent years. For example, multiple authors have recently noted that poor reliability can result in experimental effects that are highly replicable that nonetheless lead to false or invalid conclusions </w:t>
        </w:r>
        <w:r w:rsidR="00AF1889" w:rsidRPr="00D63ACE" w:rsidDel="009D161D">
          <w:fldChar w:fldCharType="begin"/>
        </w:r>
        <w:r w:rsidR="00E12FB3" w:rsidRPr="00D63ACE" w:rsidDel="009D161D">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AF1889" w:rsidRPr="00D63ACE" w:rsidDel="009D161D">
          <w:fldChar w:fldCharType="separate"/>
        </w:r>
        <w:r w:rsidR="00E37B6B" w:rsidRPr="00D63ACE" w:rsidDel="009D161D">
          <w:t>(Devezer et al., 2020; Hussey &amp; Hughes, 2020)</w:t>
        </w:r>
        <w:r w:rsidR="00AF1889" w:rsidRPr="00D63ACE" w:rsidDel="009D161D">
          <w:fldChar w:fldCharType="end"/>
        </w:r>
        <w:r w:rsidRPr="00D63ACE" w:rsidDel="009D161D">
          <w:t xml:space="preserve">. </w:t>
        </w:r>
      </w:moveFrom>
      <w:moveFromRangeEnd w:id="16"/>
      <w:r w:rsidR="00F04995" w:rsidRPr="00D63ACE">
        <w:t>There is mutual consensus</w:t>
      </w:r>
      <w:r w:rsidR="003B6D96" w:rsidRPr="00D63ACE">
        <w:t xml:space="preserve"> that measurement is a cornerstone of the scientific method</w:t>
      </w:r>
      <w:r w:rsidR="00F04995" w:rsidRPr="00D63ACE">
        <w:t xml:space="preserve">, even </w:t>
      </w:r>
      <w:r w:rsidR="00100AD2" w:rsidRPr="00D63ACE">
        <w:t xml:space="preserve">in </w:t>
      </w:r>
      <w:r w:rsidR="00F04995" w:rsidRPr="00D63ACE">
        <w:t>field</w:t>
      </w:r>
      <w:r w:rsidR="00100AD2" w:rsidRPr="00D63ACE">
        <w:t>s</w:t>
      </w:r>
      <w:r w:rsidR="00F04995" w:rsidRPr="00D63ACE">
        <w:t xml:space="preserve"> of research that have at times been skeptical of the utility of psychometric methods (</w:t>
      </w:r>
      <w:r w:rsidR="00AF1889" w:rsidRPr="00D63ACE">
        <w:t xml:space="preserve">e.g., </w:t>
      </w:r>
      <w:r w:rsidR="00F04995" w:rsidRPr="00D63ACE">
        <w:t>behaviorism)</w:t>
      </w:r>
      <w:r w:rsidRPr="00D63ACE">
        <w:t xml:space="preserve">. </w:t>
      </w:r>
      <w:r w:rsidR="00F04995" w:rsidRPr="00D63ACE">
        <w:t>For example, e</w:t>
      </w:r>
      <w:r w:rsidRPr="00D63ACE">
        <w:t xml:space="preserve">ven </w:t>
      </w:r>
      <w:r w:rsidR="00F04995" w:rsidRPr="00D63ACE">
        <w:t>an</w:t>
      </w:r>
      <w:r w:rsidRPr="00D63ACE">
        <w:t xml:space="preserve"> animal-behaviorist working with rats in </w:t>
      </w:r>
      <w:r w:rsidR="00F04995" w:rsidRPr="00D63ACE">
        <w:t>S</w:t>
      </w:r>
      <w:r w:rsidRPr="00D63ACE">
        <w:t xml:space="preserve">kinner boxes </w:t>
      </w:r>
      <w:r w:rsidR="002714A9" w:rsidRPr="00D63ACE">
        <w:t>is</w:t>
      </w:r>
      <w:r w:rsidR="00F04995" w:rsidRPr="00D63ACE">
        <w:t xml:space="preserve"> </w:t>
      </w:r>
      <w:r w:rsidRPr="00D63ACE">
        <w:t xml:space="preserve">concerned with </w:t>
      </w:r>
      <w:commentRangeStart w:id="18"/>
      <w:r w:rsidRPr="00D63ACE">
        <w:t xml:space="preserve">whether the levers function </w:t>
      </w:r>
      <w:r w:rsidR="00F04995" w:rsidRPr="00D63ACE">
        <w:t xml:space="preserve">well as </w:t>
      </w:r>
      <w:r w:rsidR="003A64D6" w:rsidRPr="00D63ACE">
        <w:t xml:space="preserve">a </w:t>
      </w:r>
      <w:r w:rsidRPr="00D63ACE">
        <w:t xml:space="preserve">measure of the animal’s emitted </w:t>
      </w:r>
      <w:del w:id="19" w:author="Ian Hussey" w:date="2020-06-23T11:39:00Z">
        <w:r w:rsidRPr="00D63ACE" w:rsidDel="00683B3D">
          <w:delText>behaviour</w:delText>
        </w:r>
      </w:del>
      <w:ins w:id="20" w:author="Ian Hussey" w:date="2020-06-23T11:39:00Z">
        <w:r w:rsidR="00683B3D">
          <w:t>behavior</w:t>
        </w:r>
      </w:ins>
      <w:r w:rsidRPr="00D63ACE">
        <w:t xml:space="preserve">: if the lever is too heavy or too stiff, </w:t>
      </w:r>
      <w:r w:rsidR="00E31C8F" w:rsidRPr="00D63ACE">
        <w:lastRenderedPageBreak/>
        <w:t>the</w:t>
      </w:r>
      <w:r w:rsidRPr="00D63ACE">
        <w:t xml:space="preserve"> acquisition curve </w:t>
      </w:r>
      <w:r w:rsidR="00E31C8F" w:rsidRPr="00D63ACE">
        <w:t xml:space="preserve">recorded </w:t>
      </w:r>
      <w:r w:rsidRPr="00D63ACE">
        <w:t xml:space="preserve">will not accurately reflect the animal’s </w:t>
      </w:r>
      <w:r w:rsidR="00AA58DF" w:rsidRPr="00D63ACE">
        <w:t xml:space="preserve">lever-pressing </w:t>
      </w:r>
      <w:commentRangeEnd w:id="18"/>
      <w:r w:rsidR="009D161D">
        <w:rPr>
          <w:rStyle w:val="CommentReference"/>
        </w:rPr>
        <w:commentReference w:id="18"/>
      </w:r>
      <w:del w:id="21" w:author="Ian Hussey" w:date="2020-06-23T11:39:00Z">
        <w:r w:rsidRPr="00D63ACE" w:rsidDel="00683B3D">
          <w:delText>behaviour</w:delText>
        </w:r>
      </w:del>
      <w:ins w:id="22" w:author="Ian Hussey" w:date="2020-06-23T11:39:00Z">
        <w:r w:rsidR="00683B3D">
          <w:t>behavior</w:t>
        </w:r>
      </w:ins>
      <w:r w:rsidRPr="00D63ACE">
        <w:t xml:space="preserve">, and </w:t>
      </w:r>
      <w:r w:rsidR="00AA58DF" w:rsidRPr="00D63ACE">
        <w:t xml:space="preserve">will </w:t>
      </w:r>
      <w:r w:rsidRPr="00D63ACE">
        <w:t xml:space="preserve">hinder the researcher’s analysis. </w:t>
      </w:r>
      <w:r w:rsidR="00AA58DF" w:rsidRPr="00D63ACE">
        <w:t xml:space="preserve">As such, although the IRAP has often been employed by behaviorally </w:t>
      </w:r>
      <w:commentRangeStart w:id="23"/>
      <w:r w:rsidR="00AA58DF" w:rsidRPr="00D63ACE">
        <w:t xml:space="preserve">orientated researchers interested who identify as engaging in function analytic-abstractive research </w:t>
      </w:r>
      <w:r w:rsidR="00AA58DF" w:rsidRPr="00D63ACE">
        <w:fldChar w:fldCharType="begin"/>
      </w:r>
      <w:r w:rsidR="00774C8F" w:rsidRPr="00D63ACE">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rsidRPr="00D63ACE">
        <w:fldChar w:fldCharType="separate"/>
      </w:r>
      <w:r w:rsidR="00774C8F" w:rsidRPr="00D63ACE">
        <w:t>(see Barnes-Holmes &amp; Hussey, 2016; Hayes &amp; Brownstein, 1986)</w:t>
      </w:r>
      <w:r w:rsidR="00AA58DF" w:rsidRPr="00D63ACE">
        <w:fldChar w:fldCharType="end"/>
      </w:r>
      <w:r w:rsidR="00774C8F" w:rsidRPr="00D63ACE">
        <w:t xml:space="preserve">, </w:t>
      </w:r>
      <w:r w:rsidR="007D6E0A" w:rsidRPr="00D63ACE">
        <w:t>issues of psychometric reliability cannot be ignored</w:t>
      </w:r>
      <w:commentRangeEnd w:id="23"/>
      <w:r w:rsidR="009D161D">
        <w:rPr>
          <w:rStyle w:val="CommentReference"/>
        </w:rPr>
        <w:commentReference w:id="23"/>
      </w:r>
      <w:r w:rsidR="007D6E0A" w:rsidRPr="00D63ACE">
        <w:t xml:space="preserve">. </w:t>
      </w:r>
      <w:moveToRangeStart w:id="24" w:author="Chad Evert Drake" w:date="2020-06-17T11:44:00Z" w:name="move43286694"/>
      <w:moveTo w:id="25" w:author="Chad Evert Drake" w:date="2020-06-17T11:44:00Z">
        <w:del w:id="26" w:author="Chad Evert Drake" w:date="2020-06-17T11:44:00Z">
          <w:r w:rsidR="009D161D" w:rsidRPr="00D63ACE" w:rsidDel="009D161D">
            <w:delText>T</w:delText>
          </w:r>
        </w:del>
      </w:moveTo>
      <w:ins w:id="27" w:author="Chad Evert Drake" w:date="2020-06-17T11:44:00Z">
        <w:r w:rsidR="009D161D">
          <w:t>Nevertheless, t</w:t>
        </w:r>
      </w:ins>
      <w:moveTo w:id="28" w:author="Chad Evert Drake" w:date="2020-06-17T11:44:00Z">
        <w:r w:rsidR="009D161D" w:rsidRPr="00D63ACE">
          <w:t xml:space="preserve">he importance of precise measurement has received renewed attention within psychology in recent years. For example, multiple authors have recently noted that poor reliability can result in experimental effects that are highly replicable that 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moveTo>
      <w:moveToRangeEnd w:id="24"/>
    </w:p>
    <w:p w14:paraId="7FFAACAB" w14:textId="7EDC73DB" w:rsidR="00FD5599" w:rsidRPr="00D63ACE" w:rsidRDefault="00B03976" w:rsidP="00B03976">
      <w:pPr>
        <w:pStyle w:val="Heading2"/>
      </w:pPr>
      <w:r w:rsidRPr="00D63ACE">
        <w:t>Previous meta-analyses of the IRAP’s reliability</w:t>
      </w:r>
    </w:p>
    <w:p w14:paraId="4EE5E6A9" w14:textId="71982371"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ins w:id="29" w:author="Ian Hussey" w:date="2020-06-23T11:08: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ins w:id="30" w:author="Ian Hussey" w:date="2020-06-23T11:13:00Z">
        <w:r w:rsidR="00296521">
          <w:t xml:space="preserve">NB </w:t>
        </w:r>
      </w:ins>
      <w:del w:id="31" w:author="Ian Hussey" w:date="2020-06-23T11:13:00Z">
        <w:r w:rsidR="005F6BB7" w:rsidRPr="00D63ACE" w:rsidDel="00296521">
          <w:delText xml:space="preserve">Note that </w:delText>
        </w:r>
      </w:del>
      <w:r w:rsidR="005F6BB7" w:rsidRPr="00D63ACE">
        <w:t xml:space="preserve">confidence intervals </w:t>
      </w:r>
      <w:ins w:id="32" w:author="Ian Hussey" w:date="2020-06-23T11:13:00Z">
        <w:r w:rsidR="00296521">
          <w:t xml:space="preserve">were </w:t>
        </w:r>
      </w:ins>
      <w:del w:id="33" w:author="Ian Hussey" w:date="2020-06-23T11:13:00Z">
        <w:r w:rsidR="005F6BB7" w:rsidRPr="00D63ACE" w:rsidDel="00296521">
          <w:delText xml:space="preserve">were not reported in the </w:delText>
        </w:r>
        <w:r w:rsidR="000E6B82" w:rsidRPr="00D63ACE" w:rsidDel="00296521">
          <w:delText>original article,</w:delText>
        </w:r>
        <w:r w:rsidR="005F6BB7" w:rsidRPr="00D63ACE" w:rsidDel="00296521">
          <w:delText xml:space="preserve"> but were </w:delText>
        </w:r>
      </w:del>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3093C2A7" w:rsidR="001A0C99" w:rsidRPr="00D63ACE" w:rsidRDefault="00CA587E" w:rsidP="001A0C99">
      <w:pPr>
        <w:ind w:firstLine="0"/>
        <w:rPr>
          <w:color w:val="FF0000"/>
        </w:rPr>
      </w:pPr>
      <w:r w:rsidRPr="00D63ACE">
        <w:lastRenderedPageBreak/>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3"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ins w:id="34" w:author="Chad Evert Drake" w:date="2020-06-17T11:45:00Z">
        <w:r w:rsidR="009D161D">
          <w:t xml:space="preserve">providing </w:t>
        </w:r>
      </w:ins>
      <w:r w:rsidR="00D10DCD" w:rsidRPr="00D63ACE">
        <w:t xml:space="preserve">a total of </w:t>
      </w:r>
      <w:r w:rsidR="005A4405" w:rsidRPr="00D63ACE">
        <w:t>1207</w:t>
      </w:r>
      <w:r w:rsidR="003D30C6" w:rsidRPr="00D63ACE">
        <w:t xml:space="preserve"> participants for the meta-analysis of internal consistency and </w:t>
      </w:r>
      <w:del w:id="35" w:author="Chad Evert Drake" w:date="2020-06-17T11:46:00Z">
        <w:r w:rsidR="001514B1" w:rsidRPr="00D63ACE" w:rsidDel="00400126">
          <w:delText>two</w:delText>
        </w:r>
        <w:r w:rsidR="003D30C6" w:rsidRPr="00D63ACE" w:rsidDel="00400126">
          <w:delText xml:space="preserve"> </w:delText>
        </w:r>
        <w:r w:rsidR="001514B1" w:rsidRPr="00D63ACE" w:rsidDel="00400126">
          <w:delText xml:space="preserve">studies </w:delText>
        </w:r>
        <w:r w:rsidR="00EC2BA7" w:rsidRPr="00D63ACE" w:rsidDel="00400126">
          <w:delText>with a total of</w:delText>
        </w:r>
        <w:r w:rsidR="001514B1" w:rsidRPr="00D63ACE" w:rsidDel="00400126">
          <w:delText xml:space="preserve"> </w:delText>
        </w:r>
      </w:del>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ins w:id="36" w:author="Chad Evert Drake" w:date="2020-06-17T11:46:00Z">
        <w:r w:rsidR="00400126">
          <w:t xml:space="preserve"> procedures</w:t>
        </w:r>
      </w:ins>
      <w:r w:rsidR="00DB4D17" w:rsidRPr="00D63ACE">
        <w:t>, c</w:t>
      </w:r>
      <w:r w:rsidR="004264D8" w:rsidRPr="00D63ACE">
        <w:t xml:space="preserve">omputationally reproduced </w:t>
      </w:r>
      <w:r w:rsidR="003D30C6" w:rsidRPr="00D63ACE">
        <w:t xml:space="preserve">estimates </w:t>
      </w:r>
      <w:del w:id="37" w:author="Chad Evert Drake" w:date="2020-06-17T11:49:00Z">
        <w:r w:rsidR="003D30C6" w:rsidRPr="00D63ACE" w:rsidDel="00400126">
          <w:delText xml:space="preserve">of </w:delText>
        </w:r>
      </w:del>
      <w:ins w:id="38" w:author="Chad Evert Drake" w:date="2020-06-17T11:49:00Z">
        <w:r w:rsidR="00400126">
          <w:t>were calculated for</w:t>
        </w:r>
        <w:r w:rsidR="00400126" w:rsidRPr="00D63ACE">
          <w:t xml:space="preserve"> </w:t>
        </w:r>
      </w:ins>
      <w:r w:rsidR="007D20D0" w:rsidRPr="00D63ACE">
        <w:t>internal consistency</w:t>
      </w:r>
      <w:r w:rsidR="003D30C6" w:rsidRPr="00D63ACE">
        <w:t xml:space="preserve"> </w:t>
      </w:r>
      <w:del w:id="39" w:author="Chad Evert Drake" w:date="2020-06-17T11:49:00Z">
        <w:r w:rsidR="000B17F8" w:rsidRPr="00D63ACE" w:rsidDel="00400126">
          <w:delText xml:space="preserve">data </w:delText>
        </w:r>
      </w:del>
      <w:del w:id="40" w:author="Chad Evert Drake" w:date="2020-06-17T11:48:00Z">
        <w:r w:rsidR="0059659E" w:rsidRPr="00D63ACE" w:rsidDel="00400126">
          <w:delText xml:space="preserve">were </w:delText>
        </w:r>
      </w:del>
      <w:ins w:id="41" w:author="Chad Evert Drake" w:date="2020-06-17T11:49:00Z">
        <w:r w:rsidR="00400126">
          <w:t>(</w:t>
        </w:r>
      </w:ins>
      <w:r w:rsidR="00BB1C30" w:rsidRPr="00D63ACE">
        <w:t xml:space="preserve">Cronbach’s α </w:t>
      </w:r>
      <w:r w:rsidR="003D30C6" w:rsidRPr="00D63ACE">
        <w:t xml:space="preserve">= </w:t>
      </w:r>
      <w:r w:rsidR="001A0C99" w:rsidRPr="00D63ACE">
        <w:t>.56, 95% CI [.46, .65], 95% CR [.03, .85</w:t>
      </w:r>
      <w:del w:id="42" w:author="Chad Evert Drake" w:date="2020-06-17T11:49:00Z">
        <w:r w:rsidR="001A0C99" w:rsidRPr="00D63ACE" w:rsidDel="00400126">
          <w:delText>]</w:delText>
        </w:r>
        <w:r w:rsidR="002338E3" w:rsidRPr="00D63ACE" w:rsidDel="00400126">
          <w:delText xml:space="preserve">, </w:delText>
        </w:r>
      </w:del>
      <w:ins w:id="43" w:author="Chad Evert Drake" w:date="2020-06-17T11:49:00Z">
        <w:r w:rsidR="00400126" w:rsidRPr="00D63ACE">
          <w:t>]</w:t>
        </w:r>
        <w:r w:rsidR="00400126">
          <w:t>)</w:t>
        </w:r>
        <w:r w:rsidR="00400126" w:rsidRPr="00D63ACE">
          <w:t xml:space="preserve"> </w:t>
        </w:r>
      </w:ins>
      <w:r w:rsidR="002338E3" w:rsidRPr="00D63ACE">
        <w:t xml:space="preserve">and </w:t>
      </w:r>
      <w:ins w:id="44" w:author="Chad Evert Drake" w:date="2020-06-17T11:49:00Z">
        <w:r w:rsidR="00400126">
          <w:t xml:space="preserve">for </w:t>
        </w:r>
      </w:ins>
      <w:r w:rsidR="001A0C99" w:rsidRPr="00D63ACE">
        <w:t xml:space="preserve">test-retest reliability </w:t>
      </w:r>
      <w:del w:id="45" w:author="Chad Evert Drake" w:date="2020-06-17T11:49:00Z">
        <w:r w:rsidR="002338E3" w:rsidRPr="00D63ACE" w:rsidDel="00400126">
          <w:delText xml:space="preserve">was </w:delText>
        </w:r>
      </w:del>
      <w:ins w:id="46" w:author="Chad Evert Drake" w:date="2020-06-17T11:49:00Z">
        <w:r w:rsidR="00400126">
          <w:t>(</w:t>
        </w:r>
      </w:ins>
      <w:r w:rsidR="00DC4104" w:rsidRPr="00D63ACE">
        <w:t xml:space="preserve">Pearson’s </w:t>
      </w:r>
      <w:r w:rsidR="001A0C99" w:rsidRPr="00D63ACE">
        <w:rPr>
          <w:i/>
        </w:rPr>
        <w:t>r</w:t>
      </w:r>
      <w:r w:rsidR="001A0C99" w:rsidRPr="00D63ACE">
        <w:t xml:space="preserve"> = .45, 95% CI [.33, .55]</w:t>
      </w:r>
      <w:ins w:id="47" w:author="Chad Evert Drake" w:date="2020-06-17T11:50:00Z">
        <w:r w:rsidR="00400126">
          <w:t>)</w:t>
        </w:r>
      </w:ins>
      <w:r w:rsidR="001A0C99" w:rsidRPr="00D63ACE">
        <w:t>.</w:t>
      </w:r>
    </w:p>
    <w:p w14:paraId="542F4873" w14:textId="03A1347A"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del w:id="48" w:author="Ian Hussey" w:date="2020-06-23T11:40:00Z">
        <w:r w:rsidR="00DF01D4" w:rsidRPr="00D63ACE" w:rsidDel="00C70D03">
          <w:delText xml:space="preserve">idea </w:delText>
        </w:r>
      </w:del>
      <w:ins w:id="49" w:author="Ian Hussey" w:date="2020-06-23T11:40:00Z">
        <w:r w:rsidR="00C70D03">
          <w:t>conclusion</w:t>
        </w:r>
        <w:r w:rsidR="00C70D03" w:rsidRPr="00D63ACE">
          <w:t xml:space="preserve"> </w:t>
        </w:r>
      </w:ins>
      <w:r w:rsidR="00073B57" w:rsidRPr="00D63ACE">
        <w:t xml:space="preserve">that the IRAP’s reliability is </w:t>
      </w:r>
      <w:r w:rsidR="00DF01D4" w:rsidRPr="00D63ACE">
        <w:t xml:space="preserve">problematically </w:t>
      </w:r>
      <w:r w:rsidR="00073B57" w:rsidRPr="00D63ACE">
        <w:t xml:space="preserve">low, </w:t>
      </w:r>
      <w:ins w:id="50" w:author="Chad Evert Drake" w:date="2020-06-17T11:50:00Z">
        <w:r w:rsidR="00400126">
          <w:t xml:space="preserve">as </w:t>
        </w:r>
      </w:ins>
      <w:r w:rsidR="00E5220C" w:rsidRPr="00D63ACE">
        <w:t>both</w:t>
      </w:r>
      <w:ins w:id="51" w:author="Chad Evert Drake" w:date="2020-06-17T11:50:00Z">
        <w:r w:rsidR="00400126">
          <w:t xml:space="preserve"> are</w:t>
        </w:r>
      </w:ins>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B44169" w:rsidRPr="00D63ACE">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63ACE">
        <w:fldChar w:fldCharType="separate"/>
      </w:r>
      <w:r w:rsidR="00B44169" w:rsidRPr="00D63ACE">
        <w:t>(Post, 2016)</w:t>
      </w:r>
      <w:r w:rsidR="00B44169" w:rsidRPr="00D63ACE">
        <w:fldChar w:fldCharType="end"/>
      </w:r>
      <w:r w:rsidR="00E5220C" w:rsidRPr="00D63ACE">
        <w:t xml:space="preserve">, and </w:t>
      </w:r>
      <w:del w:id="52" w:author="Chad Evert Drake" w:date="2020-06-17T11:51:00Z">
        <w:r w:rsidR="00E5220C" w:rsidRPr="00D63ACE" w:rsidDel="00400126">
          <w:delText xml:space="preserve">also </w:delText>
        </w:r>
      </w:del>
      <w:r w:rsidR="00E5220C" w:rsidRPr="00D63ACE">
        <w:t xml:space="preserve">lower than other implicit measures such as the Implicit Association Test </w:t>
      </w:r>
      <w:commentRangeStart w:id="53"/>
      <w:r w:rsidR="00AC636E" w:rsidRPr="00D63ACE">
        <w:fldChar w:fldCharType="begin"/>
      </w:r>
      <w:r w:rsidR="00374B30" w:rsidRPr="00D63ACE">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63ACE">
        <w:fldChar w:fldCharType="separate"/>
      </w:r>
      <w:r w:rsidR="00374B30" w:rsidRPr="00D63ACE">
        <w:rPr>
          <w:rFonts w:cs="CMU Serif Roman"/>
        </w:rPr>
        <w:t xml:space="preserve">(IAT: Greenwald et al., 1998; internal consistency α = 0.50, test-retest </w:t>
      </w:r>
      <w:r w:rsidR="00374B30" w:rsidRPr="00D63ACE">
        <w:rPr>
          <w:rFonts w:cs="CMU Serif Roman"/>
          <w:i/>
        </w:rPr>
        <w:t>r</w:t>
      </w:r>
      <w:r w:rsidR="00374B30" w:rsidRPr="00D63ACE">
        <w:rPr>
          <w:rFonts w:cs="CMU Serif Roman"/>
        </w:rPr>
        <w:t xml:space="preserve"> = 0.50: Greenwald &amp; Lai, 2020)</w:t>
      </w:r>
      <w:r w:rsidR="00AC636E" w:rsidRPr="00D63ACE">
        <w:fldChar w:fldCharType="end"/>
      </w:r>
      <w:commentRangeEnd w:id="53"/>
      <w:r w:rsidR="00400126">
        <w:rPr>
          <w:rStyle w:val="CommentReference"/>
        </w:rPr>
        <w:commentReference w:id="53"/>
      </w:r>
      <w:r w:rsidR="00073B57" w:rsidRPr="00D63ACE">
        <w:t>. 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lastRenderedPageBreak/>
        <w:t>The current research</w:t>
      </w:r>
    </w:p>
    <w:p w14:paraId="3EA2707B" w14:textId="57F7AFE5"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del w:id="54" w:author="Chad Evert Drake" w:date="2020-06-17T11:56:00Z">
        <w:r w:rsidR="00E20289" w:rsidRPr="00D63ACE" w:rsidDel="00466340">
          <w:delText>that demonstrated</w:delText>
        </w:r>
      </w:del>
      <w:ins w:id="55" w:author="Chad Evert Drake" w:date="2020-06-17T11:56:00Z">
        <w:r w:rsidR="00466340">
          <w:t>revealing</w:t>
        </w:r>
      </w:ins>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0B6BF1B9"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uch as Intraclass Correlation Coefficients (ICC) should </w:t>
      </w:r>
      <w:ins w:id="56" w:author="Ian Hussey" w:date="2020-06-23T11:41:00Z">
        <w:r w:rsidR="00C70D03">
          <w:t xml:space="preserve">be reported </w:t>
        </w:r>
      </w:ins>
      <w:r w:rsidR="00AF6B87" w:rsidRPr="00D63ACE">
        <w:t xml:space="preserve">instead </w:t>
      </w:r>
      <w:del w:id="57" w:author="Ian Hussey" w:date="2020-06-23T11:41:00Z">
        <w:r w:rsidR="00AF6B87" w:rsidRPr="00D63ACE" w:rsidDel="00C70D03">
          <w:delText xml:space="preserve">be reported </w:delText>
        </w:r>
      </w:del>
      <w:r w:rsidR="00AF6B87" w:rsidRPr="00D63ACE">
        <w:t>(specifically ICC[2,1]: see Parsons et al., 2019).</w:t>
      </w:r>
    </w:p>
    <w:p w14:paraId="16AF6CAB" w14:textId="78A922E5" w:rsidR="00A17460" w:rsidRPr="00D63ACE" w:rsidRDefault="007F372F" w:rsidP="00E20289">
      <w:r w:rsidRPr="00D63ACE">
        <w:lastRenderedPageBreak/>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del w:id="58" w:author="Chad Evert Drake" w:date="2020-06-18T09:29:00Z">
        <w:r w:rsidR="00D920DE" w:rsidRPr="00D63ACE" w:rsidDel="0012215D">
          <w:delText xml:space="preserve"> </w:delText>
        </w:r>
      </w:del>
      <w:r w:rsidR="00E81708" w:rsidRPr="00D63ACE">
        <w:t xml:space="preserve"> </w:t>
      </w:r>
      <w:r w:rsidR="00D920DE" w:rsidRPr="00D63ACE">
        <w:t xml:space="preserve">reliability for each, then taking </w:t>
      </w:r>
      <w:del w:id="59" w:author="Chad Evert Drake" w:date="2020-06-17T11:59:00Z">
        <w:r w:rsidR="00D920DE" w:rsidRPr="00D63ACE" w:rsidDel="00466340">
          <w:delText xml:space="preserve">this </w:delText>
        </w:r>
      </w:del>
      <w:ins w:id="60" w:author="Chad Evert Drake" w:date="2020-06-17T11:59:00Z">
        <w:r w:rsidR="00466340">
          <w:t>the</w:t>
        </w:r>
        <w:r w:rsidR="00466340" w:rsidRPr="00D63ACE">
          <w:t xml:space="preserve"> </w:t>
        </w:r>
      </w:ins>
      <w:r w:rsidR="00D920DE" w:rsidRPr="00D63ACE">
        <w:t xml:space="preserve">mean of this distribution of reliabilities. Importantly, this method approximates Cronbach’s </w:t>
      </w:r>
      <w:ins w:id="61" w:author="Ian Hussey" w:date="2020-06-23T11:41:00Z">
        <w:r w:rsidR="00C70D03" w:rsidRPr="001D663A">
          <w:t>α</w:t>
        </w:r>
        <w:r w:rsidR="00C70D03" w:rsidRPr="00D63ACE" w:rsidDel="00C70D03">
          <w:t xml:space="preserve"> </w:t>
        </w:r>
      </w:ins>
      <w:del w:id="62" w:author="Ian Hussey" w:date="2020-06-23T11:41:00Z">
        <w:r w:rsidR="00D920DE" w:rsidRPr="00D63ACE" w:rsidDel="00C70D03">
          <w:delText>alpha</w:delText>
        </w:r>
        <w:r w:rsidR="00EA2434" w:rsidRPr="00D63ACE" w:rsidDel="00C70D03">
          <w:delText xml:space="preserve"> </w:delText>
        </w:r>
      </w:del>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3F64DB95" w:rsidR="001F5DB0" w:rsidRPr="00D63ACE" w:rsidRDefault="00A17460" w:rsidP="00507B61">
      <w:r w:rsidRPr="00D63ACE">
        <w:t xml:space="preserve">Both of the above factors </w:t>
      </w:r>
      <w:del w:id="63" w:author="Chad Evert Drake" w:date="2020-06-17T12:02:00Z">
        <w:r w:rsidRPr="00D63ACE" w:rsidDel="00466340">
          <w:delText xml:space="preserve">were </w:delText>
        </w:r>
      </w:del>
      <w:ins w:id="64" w:author="Chad Evert Drake" w:date="2020-06-17T12:02:00Z">
        <w:r w:rsidR="00466340">
          <w:t>may be</w:t>
        </w:r>
        <w:r w:rsidR="00466340" w:rsidRPr="00D63ACE">
          <w:t xml:space="preserve"> </w:t>
        </w:r>
      </w:ins>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del w:id="65" w:author="Chad Evert Drake" w:date="2020-06-17T12:02:00Z">
        <w:r w:rsidRPr="00D63ACE" w:rsidDel="00466340">
          <w:delText xml:space="preserve">or </w:delText>
        </w:r>
      </w:del>
      <w:ins w:id="66" w:author="Chad Evert Drake" w:date="2020-06-17T12:02:00Z">
        <w:r w:rsidR="00466340">
          <w:t>and</w:t>
        </w:r>
        <w:r w:rsidR="00466340" w:rsidRPr="00D63ACE">
          <w:t xml:space="preserve"> </w:t>
        </w:r>
      </w:ins>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pooled data for </w:t>
      </w:r>
      <w:commentRangeStart w:id="67"/>
      <w:r w:rsidR="00076557" w:rsidRPr="00D63ACE">
        <w:t xml:space="preserve">all studies that </w:t>
      </w:r>
      <w:r w:rsidR="005A4A6E" w:rsidRPr="00D63ACE">
        <w:t xml:space="preserve">we have been </w:t>
      </w:r>
      <w:r w:rsidR="00076557" w:rsidRPr="00D63ACE">
        <w:t>involved in</w:t>
      </w:r>
      <w:commentRangeEnd w:id="67"/>
      <w:r w:rsidR="00564E00">
        <w:rPr>
          <w:rStyle w:val="CommentReference"/>
        </w:rPr>
        <w:commentReference w:id="67"/>
      </w:r>
      <w:r w:rsidR="00076557" w:rsidRPr="00D63ACE">
        <w:t>.</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352FEED7" w:rsidR="00820FBD" w:rsidRPr="00D63ACE"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4" w:history="1">
        <w:r w:rsidRPr="00D63ACE">
          <w:rPr>
            <w:rStyle w:val="Hyperlink"/>
          </w:rPr>
          <w:t>osf.io/v3twe</w:t>
        </w:r>
      </w:hyperlink>
      <w:r w:rsidRPr="00D63ACE">
        <w:t>).</w:t>
      </w:r>
      <w:r w:rsidR="009B3DE8" w:rsidRPr="00D63ACE">
        <w:t xml:space="preserve"> </w:t>
      </w:r>
    </w:p>
    <w:p w14:paraId="1D47FAA8" w14:textId="34BD25C9" w:rsidR="00024935" w:rsidRPr="00D63ACE" w:rsidRDefault="00024935" w:rsidP="00DB1D67">
      <w:r w:rsidRPr="00D63ACE">
        <w:lastRenderedPageBreak/>
        <w:t xml:space="preserve">Internal consistency data </w:t>
      </w:r>
      <w:del w:id="68" w:author="Ian Hussey" w:date="2020-06-23T11:16:00Z">
        <w:r w:rsidRPr="00D63ACE" w:rsidDel="00296521">
          <w:delText xml:space="preserve">came from </w:delText>
        </w:r>
      </w:del>
      <w:ins w:id="69" w:author="Ian Hussey" w:date="2020-06-23T11:16:00Z">
        <w:r w:rsidR="00296521">
          <w:t xml:space="preserve">included results from </w:t>
        </w:r>
      </w:ins>
      <w:r w:rsidR="00886DF3" w:rsidRPr="00D63ACE">
        <w:t>2</w:t>
      </w:r>
      <w:r w:rsidR="00AB0EF1" w:rsidRPr="00D63ACE">
        <w:t>6</w:t>
      </w:r>
      <w:r w:rsidRPr="00D63ACE">
        <w:t xml:space="preserve"> </w:t>
      </w:r>
      <w:commentRangeStart w:id="70"/>
      <w:del w:id="71" w:author="Ian Hussey" w:date="2020-06-23T11:17:00Z">
        <w:r w:rsidRPr="00D63ACE" w:rsidDel="00296521">
          <w:delText xml:space="preserve">different </w:delText>
        </w:r>
      </w:del>
      <w:ins w:id="72" w:author="Ian Hussey" w:date="2020-06-23T11:17:00Z">
        <w:r w:rsidR="00296521">
          <w:t>distinct</w:t>
        </w:r>
        <w:r w:rsidR="00296521" w:rsidRPr="00D63ACE">
          <w:t xml:space="preserve"> </w:t>
        </w:r>
      </w:ins>
      <w:ins w:id="73" w:author="Ian Hussey" w:date="2020-06-23T11:16:00Z">
        <w:r w:rsidR="00296521">
          <w:t xml:space="preserve">IRAPs </w:t>
        </w:r>
      </w:ins>
      <w:del w:id="74" w:author="Chad Evert Drake" w:date="2020-06-17T12:22:00Z">
        <w:r w:rsidRPr="00D63ACE" w:rsidDel="009552D1">
          <w:delText>IRA</w:delText>
        </w:r>
        <w:r w:rsidR="00886DF3" w:rsidRPr="00D63ACE" w:rsidDel="009552D1">
          <w:delText xml:space="preserve">Ps </w:delText>
        </w:r>
      </w:del>
      <w:ins w:id="75" w:author="Ian Hussey" w:date="2020-06-23T11:18:00Z">
        <w:r w:rsidR="00296521">
          <w:t>across</w:t>
        </w:r>
      </w:ins>
      <w:ins w:id="76" w:author="Ian Hussey" w:date="2020-06-23T11:16:00Z">
        <w:r w:rsidR="00296521">
          <w:t xml:space="preserve"> </w:t>
        </w:r>
      </w:ins>
      <w:ins w:id="77" w:author="Chad Evert Drake" w:date="2020-06-17T12:22:00Z">
        <w:del w:id="78" w:author="Ian Hussey" w:date="2020-06-23T11:16:00Z">
          <w:r w:rsidR="009552D1" w:rsidDel="00296521">
            <w:delText xml:space="preserve">datasets containing stimuli </w:delText>
          </w:r>
        </w:del>
      </w:ins>
      <w:ins w:id="79" w:author="Chad Evert Drake" w:date="2020-06-17T12:24:00Z">
        <w:del w:id="80" w:author="Ian Hussey" w:date="2020-06-23T11:16:00Z">
          <w:r w:rsidR="009552D1" w:rsidDel="00296521">
            <w:delText>addressing</w:delText>
          </w:r>
        </w:del>
      </w:ins>
      <w:del w:id="81" w:author="Ian Hussey" w:date="2020-06-23T11:16:00Z">
        <w:r w:rsidR="00886DF3" w:rsidRPr="00D63ACE" w:rsidDel="00296521">
          <w:delText xml:space="preserve">in </w:delText>
        </w:r>
      </w:del>
      <w:ins w:id="82" w:author="Ian Hussey" w:date="2020-06-23T11:18:00Z">
        <w:r w:rsidR="00296521">
          <w:t>37</w:t>
        </w:r>
      </w:ins>
      <w:del w:id="83" w:author="Ian Hussey" w:date="2020-06-23T11:18:00Z">
        <w:r w:rsidR="00886DF3" w:rsidRPr="00D63ACE" w:rsidDel="00296521">
          <w:delText>1</w:delText>
        </w:r>
      </w:del>
      <w:del w:id="84" w:author="Ian Hussey" w:date="2020-06-23T11:15:00Z">
        <w:r w:rsidR="00886DF3" w:rsidRPr="00D63ACE" w:rsidDel="00296521">
          <w:delText>3</w:delText>
        </w:r>
      </w:del>
      <w:r w:rsidR="00886DF3" w:rsidRPr="00D63ACE">
        <w:t xml:space="preserve"> different </w:t>
      </w:r>
      <w:ins w:id="85" w:author="Chad Evert Drake" w:date="2020-06-17T12:22:00Z">
        <w:r w:rsidR="009552D1">
          <w:t xml:space="preserve">content </w:t>
        </w:r>
      </w:ins>
      <w:r w:rsidR="00886DF3" w:rsidRPr="00D63ACE">
        <w:t>domains</w:t>
      </w:r>
      <w:r w:rsidR="0000440C" w:rsidRPr="00D63ACE">
        <w:t xml:space="preserve"> </w:t>
      </w:r>
      <w:r w:rsidR="00C41C01" w:rsidRPr="00D63ACE">
        <w:t xml:space="preserve">(see Figure 2) </w:t>
      </w:r>
      <w:r w:rsidR="0000440C" w:rsidRPr="00D63ACE">
        <w:t xml:space="preserve">with a total of </w:t>
      </w:r>
      <w:ins w:id="86" w:author="Ian Hussey" w:date="2020-06-23T11:18:00Z">
        <w:r w:rsidR="00296521">
          <w:t>1650</w:t>
        </w:r>
      </w:ins>
      <w:del w:id="87" w:author="Ian Hussey" w:date="2020-06-23T11:18:00Z">
        <w:r w:rsidR="007E6771" w:rsidRPr="00D63ACE" w:rsidDel="00296521">
          <w:delText>964</w:delText>
        </w:r>
      </w:del>
      <w:r w:rsidRPr="00D63ACE">
        <w:t xml:space="preserve"> participants. </w:t>
      </w:r>
      <w:r w:rsidR="007071DB" w:rsidRPr="00D63ACE">
        <w:t xml:space="preserve">Test-retest data </w:t>
      </w:r>
      <w:ins w:id="88" w:author="Ian Hussey" w:date="2020-06-23T11:18:00Z">
        <w:r w:rsidR="00296521">
          <w:t xml:space="preserve">was available for a subset of </w:t>
        </w:r>
      </w:ins>
      <w:ins w:id="89" w:author="Ian Hussey" w:date="2020-06-23T11:19:00Z">
        <w:r w:rsidR="00C7179F">
          <w:t xml:space="preserve">participants including </w:t>
        </w:r>
      </w:ins>
      <w:del w:id="90" w:author="Ian Hussey" w:date="2020-06-23T11:18:00Z">
        <w:r w:rsidR="007071DB" w:rsidRPr="00D63ACE" w:rsidDel="00296521">
          <w:delText xml:space="preserve">came from </w:delText>
        </w:r>
      </w:del>
      <w:del w:id="91" w:author="Ian Hussey" w:date="2020-06-23T11:19:00Z">
        <w:r w:rsidR="007071DB" w:rsidRPr="00D63ACE" w:rsidDel="00C7179F">
          <w:delText>IRAP</w:delText>
        </w:r>
        <w:commentRangeEnd w:id="70"/>
        <w:r w:rsidR="009552D1" w:rsidDel="00C7179F">
          <w:rPr>
            <w:rStyle w:val="CommentReference"/>
          </w:rPr>
          <w:commentReference w:id="70"/>
        </w:r>
        <w:r w:rsidR="007071DB" w:rsidRPr="00D63ACE" w:rsidDel="00C7179F">
          <w:delText xml:space="preserve">s in </w:delText>
        </w:r>
      </w:del>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w:t>
      </w:r>
      <w:del w:id="92" w:author="Chad Evert Drake" w:date="2020-06-17T12:25:00Z">
        <w:r w:rsidR="00FC1382" w:rsidRPr="00D63ACE" w:rsidDel="009552D1">
          <w:delText xml:space="preserve">and Lincoln-Hitler </w:delText>
        </w:r>
      </w:del>
      <w:r w:rsidR="00FC1382" w:rsidRPr="00D63ACE">
        <w:t xml:space="preserve">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available, </w:t>
      </w:r>
      <w:r w:rsidR="008E3ABF" w:rsidRPr="00C7179F">
        <w:rPr>
          <w:highlight w:val="yellow"/>
          <w:rPrChange w:id="93" w:author="Ian Hussey" w:date="2020-06-23T11:19:00Z">
            <w:rPr/>
          </w:rPrChange>
        </w:rPr>
        <w:t>a majority of participants</w:t>
      </w:r>
      <w:r w:rsidR="00245872" w:rsidRPr="00C7179F">
        <w:rPr>
          <w:highlight w:val="yellow"/>
          <w:rPrChange w:id="94" w:author="Ian Hussey" w:date="2020-06-23T11:19:00Z">
            <w:rPr/>
          </w:rPrChange>
        </w:rPr>
        <w:t xml:space="preserve"> were </w:t>
      </w:r>
      <w:commentRangeStart w:id="95"/>
      <w:r w:rsidR="008E3ABF" w:rsidRPr="00C7179F">
        <w:rPr>
          <w:highlight w:val="yellow"/>
          <w:rPrChange w:id="96" w:author="Ian Hussey" w:date="2020-06-23T11:19:00Z">
            <w:rPr/>
          </w:rPrChange>
        </w:rPr>
        <w:t xml:space="preserve">women </w:t>
      </w:r>
      <w:commentRangeEnd w:id="95"/>
      <w:r w:rsidR="00F65D40" w:rsidRPr="00C7179F">
        <w:rPr>
          <w:rStyle w:val="CommentReference"/>
          <w:highlight w:val="yellow"/>
          <w:rPrChange w:id="97" w:author="Ian Hussey" w:date="2020-06-23T11:19:00Z">
            <w:rPr>
              <w:rStyle w:val="CommentReference"/>
            </w:rPr>
          </w:rPrChange>
        </w:rPr>
        <w:commentReference w:id="95"/>
      </w:r>
      <w:r w:rsidR="008E3ABF" w:rsidRPr="00C7179F">
        <w:rPr>
          <w:highlight w:val="yellow"/>
          <w:rPrChange w:id="98" w:author="Ian Hussey" w:date="2020-06-23T11:19:00Z">
            <w:rPr/>
          </w:rPrChange>
        </w:rPr>
        <w:t>(6</w:t>
      </w:r>
      <w:r w:rsidR="0074435B" w:rsidRPr="00C7179F">
        <w:rPr>
          <w:highlight w:val="yellow"/>
          <w:rPrChange w:id="99" w:author="Ian Hussey" w:date="2020-06-23T11:19:00Z">
            <w:rPr/>
          </w:rPrChange>
        </w:rPr>
        <w:t>2.9</w:t>
      </w:r>
      <w:r w:rsidR="008E3ABF" w:rsidRPr="00C7179F">
        <w:rPr>
          <w:highlight w:val="yellow"/>
          <w:rPrChange w:id="100" w:author="Ian Hussey" w:date="2020-06-23T11:19:00Z">
            <w:rPr/>
          </w:rPrChange>
        </w:rPr>
        <w:t>% female, 3</w:t>
      </w:r>
      <w:r w:rsidR="0074435B" w:rsidRPr="00C7179F">
        <w:rPr>
          <w:highlight w:val="yellow"/>
          <w:rPrChange w:id="101" w:author="Ian Hussey" w:date="2020-06-23T11:19:00Z">
            <w:rPr/>
          </w:rPrChange>
        </w:rPr>
        <w:t>6.8</w:t>
      </w:r>
      <w:r w:rsidR="008E3ABF" w:rsidRPr="00C7179F">
        <w:rPr>
          <w:highlight w:val="yellow"/>
          <w:rPrChange w:id="102" w:author="Ian Hussey" w:date="2020-06-23T11:19:00Z">
            <w:rPr/>
          </w:rPrChange>
        </w:rPr>
        <w:t>% male, 0.2% non-binary</w:t>
      </w:r>
      <w:r w:rsidR="000701B6" w:rsidRPr="00C7179F">
        <w:rPr>
          <w:highlight w:val="yellow"/>
          <w:rPrChange w:id="103" w:author="Ian Hussey" w:date="2020-06-23T11:19:00Z">
            <w:rPr/>
          </w:rPrChange>
        </w:rPr>
        <w:t xml:space="preserve">; </w:t>
      </w:r>
      <w:r w:rsidR="000701B6" w:rsidRPr="00C7179F">
        <w:rPr>
          <w:i/>
          <w:highlight w:val="yellow"/>
          <w:rPrChange w:id="104" w:author="Ian Hussey" w:date="2020-06-23T11:19:00Z">
            <w:rPr>
              <w:i/>
            </w:rPr>
          </w:rPrChange>
        </w:rPr>
        <w:t>M</w:t>
      </w:r>
      <w:r w:rsidR="000701B6" w:rsidRPr="00C7179F">
        <w:rPr>
          <w:rFonts w:cs="Times New Roman (Body CS)"/>
          <w:highlight w:val="yellow"/>
          <w:vertAlign w:val="subscript"/>
          <w:rPrChange w:id="105" w:author="Ian Hussey" w:date="2020-06-23T11:19:00Z">
            <w:rPr>
              <w:rFonts w:cs="Times New Roman (Body CS)"/>
              <w:vertAlign w:val="subscript"/>
            </w:rPr>
          </w:rPrChange>
        </w:rPr>
        <w:t>age</w:t>
      </w:r>
      <w:r w:rsidR="000701B6" w:rsidRPr="00C7179F">
        <w:rPr>
          <w:highlight w:val="yellow"/>
          <w:rPrChange w:id="106" w:author="Ian Hussey" w:date="2020-06-23T11:19:00Z">
            <w:rPr/>
          </w:rPrChange>
        </w:rPr>
        <w:t xml:space="preserve"> = 21.0, </w:t>
      </w:r>
      <w:r w:rsidR="000701B6" w:rsidRPr="00C7179F">
        <w:rPr>
          <w:i/>
          <w:highlight w:val="yellow"/>
          <w:rPrChange w:id="107" w:author="Ian Hussey" w:date="2020-06-23T11:19:00Z">
            <w:rPr>
              <w:i/>
            </w:rPr>
          </w:rPrChange>
        </w:rPr>
        <w:t>SD</w:t>
      </w:r>
      <w:r w:rsidR="000701B6" w:rsidRPr="00C7179F">
        <w:rPr>
          <w:highlight w:val="yellow"/>
          <w:rPrChange w:id="108" w:author="Ian Hussey" w:date="2020-06-23T11:19:00Z">
            <w:rPr/>
          </w:rPrChange>
        </w:rPr>
        <w:t xml:space="preserve"> = 5.</w:t>
      </w:r>
      <w:r w:rsidR="0074435B" w:rsidRPr="00C7179F">
        <w:rPr>
          <w:highlight w:val="yellow"/>
          <w:rPrChange w:id="109" w:author="Ian Hussey" w:date="2020-06-23T11:19:00Z">
            <w:rPr/>
          </w:rPrChange>
        </w:rPr>
        <w:t>8</w:t>
      </w:r>
      <w:r w:rsidR="008E3ABF" w:rsidRPr="00C7179F">
        <w:rPr>
          <w:highlight w:val="yellow"/>
          <w:rPrChange w:id="110" w:author="Ian Hussey" w:date="2020-06-23T11:19:00Z">
            <w:rPr/>
          </w:rPrChange>
        </w:rPr>
        <w:t>)</w:t>
      </w:r>
      <w:r w:rsidR="000701B6" w:rsidRPr="00C7179F">
        <w:rPr>
          <w:highlight w:val="yellow"/>
          <w:rPrChange w:id="111" w:author="Ian Hussey" w:date="2020-06-23T11:19:00Z">
            <w:rPr/>
          </w:rPrChange>
        </w:rPr>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5F39B2B7" w14:textId="72A2236F" w:rsidR="008343DE" w:rsidRPr="00D63ACE" w:rsidRDefault="00697EA5" w:rsidP="002B4D54">
      <w:pPr>
        <w:ind w:firstLine="0"/>
      </w:pPr>
      <w:r w:rsidRPr="00D63ACE">
        <w:tab/>
      </w:r>
      <w:r w:rsidR="002B4D54" w:rsidRPr="00D63ACE">
        <w:t xml:space="preserve">The IRAP is a computer-based reaction time task. Its procedural parameters have been discussed in great detail in many other papers </w:t>
      </w:r>
      <w:r w:rsidR="002B4D54" w:rsidRPr="00D63ACE">
        <w:fldChar w:fldCharType="begin"/>
      </w:r>
      <w:r w:rsidR="002B4D54"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63ACE">
        <w:fldChar w:fldCharType="separate"/>
      </w:r>
      <w:r w:rsidR="002B4D54" w:rsidRPr="00D63ACE">
        <w:t>(Barnes-Holmes et al., 2010; Hussey, Thompson, et al., 2015)</w:t>
      </w:r>
      <w:r w:rsidR="002B4D54" w:rsidRPr="00D63ACE">
        <w:fldChar w:fldCharType="end"/>
      </w:r>
      <w:r w:rsidR="002B4D54" w:rsidRPr="00D63ACE">
        <w:t xml:space="preserve">, and so only a brief overview will be provided here </w:t>
      </w:r>
      <w:r w:rsidR="002B4D54" w:rsidRPr="00D63ACE">
        <w:fldChar w:fldCharType="begin"/>
      </w:r>
      <w:r w:rsidR="00E12FB3" w:rsidRPr="00D63ACE">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2B4D54" w:rsidRPr="00D63ACE">
        <w:fldChar w:fldCharType="separate"/>
      </w:r>
      <w:r w:rsidR="002B4D54" w:rsidRPr="00D63ACE">
        <w:t>(see Hussey, 2020)</w:t>
      </w:r>
      <w:r w:rsidR="002B4D54" w:rsidRPr="00D63ACE">
        <w:fldChar w:fldCharType="end"/>
      </w:r>
      <w:r w:rsidR="002B4D54" w:rsidRPr="00D63ACE">
        <w:t xml:space="preserve">. </w:t>
      </w:r>
      <w:ins w:id="112" w:author="Chad Evert Drake" w:date="2020-06-17T12:40:00Z">
        <w:r w:rsidR="00834526">
          <w:t>IRAP trials are nested into blocks, with a single IRAP administration involving a series of blocks</w:t>
        </w:r>
      </w:ins>
      <w:ins w:id="113" w:author="Chad Evert Drake" w:date="2020-06-17T12:41:00Z">
        <w:r w:rsidR="00834526">
          <w:t>.</w:t>
        </w:r>
      </w:ins>
      <w:ins w:id="114" w:author="Chad Evert Drake" w:date="2020-06-17T12:39:00Z">
        <w:r w:rsidR="00834526">
          <w:t xml:space="preserve"> </w:t>
        </w:r>
      </w:ins>
      <w:del w:id="115" w:author="Chad Evert Drake" w:date="2020-06-17T12:41:00Z">
        <w:r w:rsidR="002B4D54" w:rsidRPr="00D63ACE" w:rsidDel="00834526">
          <w:delText>On each block of trials,</w:delText>
        </w:r>
      </w:del>
      <w:ins w:id="116" w:author="Chad Evert Drake" w:date="2020-06-17T12:41:00Z">
        <w:r w:rsidR="00834526">
          <w:t>Each trial contains</w:t>
        </w:r>
      </w:ins>
      <w:r w:rsidR="002B4D54" w:rsidRPr="00D63ACE">
        <w:t xml:space="preserve"> </w:t>
      </w:r>
      <w:ins w:id="117" w:author="Chad Evert Drake" w:date="2020-06-17T12:33:00Z">
        <w:r w:rsidR="00F65D40">
          <w:t xml:space="preserve">a pair of </w:t>
        </w:r>
      </w:ins>
      <w:del w:id="118" w:author="Chad Evert Drake" w:date="2020-06-17T12:29:00Z">
        <w:r w:rsidR="002B4D54" w:rsidRPr="00D63ACE" w:rsidDel="00F65D40">
          <w:delText xml:space="preserve">participants are presents with </w:delText>
        </w:r>
      </w:del>
      <w:r w:rsidR="002B4D54" w:rsidRPr="00D63ACE">
        <w:t xml:space="preserve">images or </w:t>
      </w:r>
      <w:r w:rsidR="002B4D54" w:rsidRPr="00D63ACE">
        <w:lastRenderedPageBreak/>
        <w:t xml:space="preserve">words </w:t>
      </w:r>
      <w:ins w:id="119" w:author="Chad Evert Drake" w:date="2020-06-17T12:31:00Z">
        <w:r w:rsidR="00F65D40">
          <w:t>centered</w:t>
        </w:r>
      </w:ins>
      <w:ins w:id="120" w:author="Chad Evert Drake" w:date="2020-06-17T12:29:00Z">
        <w:r w:rsidR="00F65D40">
          <w:t xml:space="preserve"> </w:t>
        </w:r>
      </w:ins>
      <w:del w:id="121" w:author="Chad Evert Drake" w:date="2020-06-17T12:31:00Z">
        <w:r w:rsidR="002B4D54" w:rsidRPr="00D63ACE" w:rsidDel="00F65D40">
          <w:delText xml:space="preserve">at </w:delText>
        </w:r>
      </w:del>
      <w:ins w:id="122" w:author="Chad Evert Drake" w:date="2020-06-17T12:31:00Z">
        <w:r w:rsidR="00F65D40">
          <w:t>in</w:t>
        </w:r>
        <w:r w:rsidR="00F65D40" w:rsidRPr="00D63ACE">
          <w:t xml:space="preserve"> </w:t>
        </w:r>
      </w:ins>
      <w:r w:rsidR="002B4D54" w:rsidRPr="00D63ACE">
        <w:t xml:space="preserve">the top </w:t>
      </w:r>
      <w:del w:id="123" w:author="Chad Evert Drake" w:date="2020-06-17T12:29:00Z">
        <w:r w:rsidR="002B4D54" w:rsidRPr="00D63ACE" w:rsidDel="00F65D40">
          <w:delText xml:space="preserve">of the screen </w:delText>
        </w:r>
      </w:del>
      <w:del w:id="124" w:author="Chad Evert Drake" w:date="2020-06-17T12:31:00Z">
        <w:r w:rsidR="002B4D54" w:rsidRPr="00D63ACE" w:rsidDel="00F65D40">
          <w:delText>and in the middle</w:delText>
        </w:r>
      </w:del>
      <w:ins w:id="125" w:author="Chad Evert Drake" w:date="2020-06-17T12:31:00Z">
        <w:r w:rsidR="00F65D40">
          <w:t>half</w:t>
        </w:r>
      </w:ins>
      <w:r w:rsidR="002B4D54" w:rsidRPr="00D63ACE">
        <w:t xml:space="preserve"> of the screen</w:t>
      </w:r>
      <w:del w:id="126" w:author="Chad Evert Drake" w:date="2020-06-17T12:31:00Z">
        <w:r w:rsidR="002B4D54" w:rsidRPr="00D63ACE" w:rsidDel="00F65D40">
          <w:delText xml:space="preserve">. </w:delText>
        </w:r>
      </w:del>
      <w:ins w:id="127" w:author="Chad Evert Drake" w:date="2020-06-17T12:31:00Z">
        <w:r w:rsidR="00F65D40">
          <w:t xml:space="preserve"> and </w:t>
        </w:r>
      </w:ins>
      <w:ins w:id="128" w:author="Chad Evert Drake" w:date="2020-06-17T12:32:00Z">
        <w:r w:rsidR="00F65D40">
          <w:t xml:space="preserve">a </w:t>
        </w:r>
      </w:ins>
      <w:ins w:id="129" w:author="Chad Evert Drake" w:date="2020-06-17T12:31:00Z">
        <w:r w:rsidR="00F65D40">
          <w:t>r</w:t>
        </w:r>
      </w:ins>
      <w:del w:id="130" w:author="Chad Evert Drake" w:date="2020-06-17T12:31:00Z">
        <w:r w:rsidR="002B4D54" w:rsidRPr="00D63ACE" w:rsidDel="00F65D40">
          <w:delText>R</w:delText>
        </w:r>
      </w:del>
      <w:r w:rsidR="002B4D54" w:rsidRPr="00D63ACE">
        <w:t>esponse option</w:t>
      </w:r>
      <w:ins w:id="131" w:author="Chad Evert Drake" w:date="2020-06-17T12:32:00Z">
        <w:r w:rsidR="00F65D40">
          <w:t xml:space="preserve"> </w:t>
        </w:r>
      </w:ins>
      <w:del w:id="132" w:author="Chad Evert Drake" w:date="2020-06-17T12:42:00Z">
        <w:r w:rsidR="002B4D54" w:rsidRPr="00D63ACE" w:rsidDel="00834526">
          <w:delText xml:space="preserve">s </w:delText>
        </w:r>
      </w:del>
      <w:del w:id="133" w:author="Chad Evert Drake" w:date="2020-06-17T12:32:00Z">
        <w:r w:rsidR="002B4D54" w:rsidRPr="00D63ACE" w:rsidDel="00F65D40">
          <w:delText xml:space="preserve">are </w:delText>
        </w:r>
      </w:del>
      <w:del w:id="134" w:author="Chad Evert Drake" w:date="2020-06-17T12:42:00Z">
        <w:r w:rsidR="002B4D54" w:rsidRPr="00D63ACE" w:rsidDel="00834526">
          <w:delText xml:space="preserve">presented </w:delText>
        </w:r>
      </w:del>
      <w:ins w:id="135" w:author="Chad Evert Drake" w:date="2020-06-17T12:34:00Z">
        <w:r w:rsidR="00F65D40">
          <w:t xml:space="preserve">near each corner </w:t>
        </w:r>
      </w:ins>
      <w:del w:id="136" w:author="Chad Evert Drake" w:date="2020-06-17T12:32:00Z">
        <w:r w:rsidR="002B4D54" w:rsidRPr="00D63ACE" w:rsidDel="00F65D40">
          <w:delText>on the bottom left and bottom right hand sides</w:delText>
        </w:r>
      </w:del>
      <w:ins w:id="137" w:author="Chad Evert Drake" w:date="2020-06-17T12:42:00Z">
        <w:r w:rsidR="00834526">
          <w:t>at</w:t>
        </w:r>
      </w:ins>
      <w:ins w:id="138" w:author="Chad Evert Drake" w:date="2020-06-17T12:32:00Z">
        <w:r w:rsidR="00F65D40">
          <w:t xml:space="preserve"> the </w:t>
        </w:r>
      </w:ins>
      <w:ins w:id="139" w:author="Chad Evert Drake" w:date="2020-06-17T12:33:00Z">
        <w:r w:rsidR="00F65D40">
          <w:t xml:space="preserve">bottom </w:t>
        </w:r>
      </w:ins>
      <w:del w:id="140" w:author="Chad Evert Drake" w:date="2020-06-17T12:34:00Z">
        <w:r w:rsidR="002B4D54" w:rsidRPr="00D63ACE" w:rsidDel="00F65D40">
          <w:delText xml:space="preserve"> </w:delText>
        </w:r>
      </w:del>
      <w:r w:rsidR="002B4D54" w:rsidRPr="00D63ACE">
        <w:t>of the screen</w:t>
      </w:r>
      <w:del w:id="141" w:author="Chad Evert Drake" w:date="2020-06-17T12:33:00Z">
        <w:r w:rsidR="002B4D54" w:rsidRPr="00D63ACE" w:rsidDel="00F65D40">
          <w:delText>, and</w:delText>
        </w:r>
      </w:del>
      <w:ins w:id="142" w:author="Chad Evert Drake" w:date="2020-06-17T12:33:00Z">
        <w:r w:rsidR="00F65D40">
          <w:t>. The response options</w:t>
        </w:r>
      </w:ins>
      <w:r w:rsidR="002B4D54" w:rsidRPr="00D63ACE">
        <w:t xml:space="preserve"> are mapped to the left and right response keys</w:t>
      </w:r>
      <w:ins w:id="143" w:author="Chad Evert Drake" w:date="2020-06-17T12:34:00Z">
        <w:r w:rsidR="00F65D40">
          <w:t>, typically the ‘I’ and ‘E’ keys of a keyboard</w:t>
        </w:r>
      </w:ins>
      <w:r w:rsidR="002B4D54" w:rsidRPr="00D63ACE">
        <w:t xml:space="preserve">. </w:t>
      </w:r>
      <w:del w:id="144" w:author="Chad Evert Drake" w:date="2020-06-17T12:43:00Z">
        <w:r w:rsidR="002B4D54" w:rsidRPr="00D63ACE" w:rsidDel="00834526">
          <w:delText>In order to progress to the next trial, the</w:delText>
        </w:r>
      </w:del>
      <w:ins w:id="145" w:author="Chad Evert Drake" w:date="2020-06-17T12:43:00Z">
        <w:r w:rsidR="00834526">
          <w:t>Every trial in every block requires a</w:t>
        </w:r>
      </w:ins>
      <w:r w:rsidR="002B4D54" w:rsidRPr="00D63ACE">
        <w:t xml:space="preserve"> correct response </w:t>
      </w:r>
      <w:del w:id="146" w:author="Chad Evert Drake" w:date="2020-06-17T12:43:00Z">
        <w:r w:rsidR="002B4D54" w:rsidRPr="00D63ACE" w:rsidDel="00834526">
          <w:delText>must be given</w:delText>
        </w:r>
      </w:del>
      <w:ins w:id="147" w:author="Chad Evert Drake" w:date="2020-06-17T12:43:00Z">
        <w:r w:rsidR="00834526">
          <w:t>to proceed through the task</w:t>
        </w:r>
      </w:ins>
      <w:r w:rsidR="002B4D54" w:rsidRPr="00D63ACE">
        <w:t xml:space="preserve">. Incorrect responses result in a red X being presented on screen. </w:t>
      </w:r>
      <w:del w:id="148" w:author="Chad Evert Drake" w:date="2020-06-17T12:37:00Z">
        <w:r w:rsidR="002B4D54" w:rsidRPr="00D63ACE" w:rsidDel="00F65D40">
          <w:delText xml:space="preserve">Between blocks of trials, </w:delText>
        </w:r>
      </w:del>
      <w:del w:id="149" w:author="Chad Evert Drake" w:date="2020-06-17T12:36:00Z">
        <w:r w:rsidR="002B4D54" w:rsidRPr="00D63ACE" w:rsidDel="00F65D40">
          <w:delText>this correct</w:delText>
        </w:r>
      </w:del>
      <w:ins w:id="150" w:author="Chad Evert Drake" w:date="2020-06-17T12:37:00Z">
        <w:r w:rsidR="00F65D40">
          <w:t>T</w:t>
        </w:r>
      </w:ins>
      <w:ins w:id="151" w:author="Chad Evert Drake" w:date="2020-06-17T12:36:00Z">
        <w:r w:rsidR="00F65D40">
          <w:t>he</w:t>
        </w:r>
      </w:ins>
      <w:r w:rsidR="002B4D54" w:rsidRPr="00D63ACE">
        <w:t xml:space="preserve"> response </w:t>
      </w:r>
      <w:ins w:id="152" w:author="Chad Evert Drake" w:date="2020-06-17T12:36:00Z">
        <w:r w:rsidR="00F65D40">
          <w:t xml:space="preserve">criterion </w:t>
        </w:r>
      </w:ins>
      <w:del w:id="153" w:author="Chad Evert Drake" w:date="2020-06-17T12:37:00Z">
        <w:r w:rsidR="002B4D54" w:rsidRPr="00D63ACE" w:rsidDel="00834526">
          <w:delText xml:space="preserve">changes </w:delText>
        </w:r>
      </w:del>
      <w:ins w:id="154" w:author="Chad Evert Drake" w:date="2020-06-17T12:37:00Z">
        <w:r w:rsidR="00834526">
          <w:t>alternates</w:t>
        </w:r>
        <w:r w:rsidR="00834526" w:rsidRPr="00D63ACE">
          <w:t xml:space="preserve"> </w:t>
        </w:r>
        <w:r w:rsidR="00834526">
          <w:t>between each block of trials</w:t>
        </w:r>
      </w:ins>
      <w:ins w:id="155" w:author="Chad Evert Drake" w:date="2020-06-17T12:38:00Z">
        <w:r w:rsidR="00834526">
          <w:t>;</w:t>
        </w:r>
      </w:ins>
      <w:ins w:id="156" w:author="Chad Evert Drake" w:date="2020-06-17T12:37:00Z">
        <w:r w:rsidR="00834526">
          <w:t xml:space="preserve"> </w:t>
        </w:r>
      </w:ins>
      <w:del w:id="157" w:author="Chad Evert Drake" w:date="2020-06-17T12:37:00Z">
        <w:r w:rsidR="002B4D54" w:rsidRPr="00D63ACE" w:rsidDel="00834526">
          <w:delText xml:space="preserve">so that, </w:delText>
        </w:r>
      </w:del>
      <w:r w:rsidR="002B4D54" w:rsidRPr="00D63ACE">
        <w:t xml:space="preserve">for example, </w:t>
      </w:r>
      <w:ins w:id="158" w:author="Chad Evert Drake" w:date="2020-06-17T12:38:00Z">
        <w:r w:rsidR="00834526">
          <w:t xml:space="preserve">an IRAP study addressing racial evaluations might require </w:t>
        </w:r>
      </w:ins>
      <w:r w:rsidR="002B4D54" w:rsidRPr="00D63ACE">
        <w:t xml:space="preserve">participants </w:t>
      </w:r>
      <w:del w:id="159" w:author="Chad Evert Drake" w:date="2020-06-17T12:38:00Z">
        <w:r w:rsidR="002B4D54" w:rsidRPr="00D63ACE" w:rsidDel="00834526">
          <w:delText xml:space="preserve">must </w:delText>
        </w:r>
      </w:del>
      <w:ins w:id="160" w:author="Chad Evert Drake" w:date="2020-06-17T12:38:00Z">
        <w:r w:rsidR="00834526">
          <w:t>to</w:t>
        </w:r>
        <w:r w:rsidR="00834526" w:rsidRPr="00D63ACE">
          <w:t xml:space="preserve"> </w:t>
        </w:r>
      </w:ins>
      <w:r w:rsidR="002B4D54" w:rsidRPr="00D63ACE">
        <w:t xml:space="preserve">respond to “white people” and “dangerous” with “True” on one block and “False” on the </w:t>
      </w:r>
      <w:del w:id="161" w:author="Chad Evert Drake" w:date="2020-06-17T12:38:00Z">
        <w:r w:rsidR="002B4D54" w:rsidRPr="00D63ACE" w:rsidDel="00834526">
          <w:delText xml:space="preserve">other </w:delText>
        </w:r>
      </w:del>
      <w:ins w:id="162" w:author="Chad Evert Drake" w:date="2020-06-17T12:38:00Z">
        <w:r w:rsidR="00834526">
          <w:t>subsequent</w:t>
        </w:r>
        <w:r w:rsidR="00834526" w:rsidRPr="00D63ACE">
          <w:t xml:space="preserve"> </w:t>
        </w:r>
      </w:ins>
      <w:r w:rsidR="002B4D54" w:rsidRPr="00D63ACE">
        <w:t xml:space="preserve">block. </w:t>
      </w:r>
      <w:ins w:id="163" w:author="Chad Evert Drake" w:date="2020-06-17T12:49:00Z">
        <w:r w:rsidR="001529AA">
          <w:t xml:space="preserve">Initially participants respond to these block pairs until </w:t>
        </w:r>
      </w:ins>
      <w:ins w:id="164" w:author="Chad Evert Drake" w:date="2020-06-17T12:50:00Z">
        <w:r w:rsidR="001529AA">
          <w:t xml:space="preserve">performance criteria are met, </w:t>
        </w:r>
      </w:ins>
      <w:ins w:id="165" w:author="Chad Evert Drake" w:date="2020-06-17T12:51:00Z">
        <w:r w:rsidR="001529AA" w:rsidRPr="00D63ACE">
          <w:t>typically a median reaction time &lt; 2000 ms and percentage accuracy &gt; 80%</w:t>
        </w:r>
        <w:r w:rsidR="001529AA">
          <w:t>;</w:t>
        </w:r>
        <w:r w:rsidR="001529AA" w:rsidRPr="00D63ACE">
          <w:t xml:space="preserve"> </w:t>
        </w:r>
        <w:r w:rsidR="001529AA">
          <w:t>in the current study the exact settings</w:t>
        </w:r>
        <w:r w:rsidR="001529AA" w:rsidRPr="00D63ACE">
          <w:t xml:space="preserve"> varied slightly </w:t>
        </w:r>
        <w:r w:rsidR="001529AA">
          <w:t>among</w:t>
        </w:r>
        <w:r w:rsidR="001529AA" w:rsidRPr="00D63ACE">
          <w:t xml:space="preserve"> </w:t>
        </w:r>
        <w:r w:rsidR="001529AA">
          <w:t>datasets</w:t>
        </w:r>
        <w:r w:rsidR="001529AA" w:rsidRPr="00D63ACE">
          <w:t>.</w:t>
        </w:r>
      </w:ins>
      <w:ins w:id="166" w:author="Chad Evert Drake" w:date="2020-06-17T12:52:00Z">
        <w:r w:rsidR="001529AA">
          <w:t xml:space="preserve"> Participants who fulfill the criteria proceed to </w:t>
        </w:r>
      </w:ins>
      <w:ins w:id="167" w:author="Chad Evert Drake" w:date="2020-06-17T12:53:00Z">
        <w:r w:rsidR="001529AA">
          <w:t>test blocks</w:t>
        </w:r>
      </w:ins>
      <w:ins w:id="168" w:author="Chad Evert Drake" w:date="2020-06-17T12:54:00Z">
        <w:r w:rsidR="001529AA">
          <w:t>.</w:t>
        </w:r>
      </w:ins>
      <w:ins w:id="169" w:author="Chad Evert Drake" w:date="2020-06-17T12:51:00Z">
        <w:r w:rsidR="001529AA" w:rsidRPr="00D63ACE">
          <w:t xml:space="preserve"> </w:t>
        </w:r>
      </w:ins>
      <w:del w:id="170" w:author="Chad Evert Drake" w:date="2020-06-17T12:54:00Z">
        <w:r w:rsidR="002B4D54" w:rsidRPr="00D63ACE" w:rsidDel="001529AA">
          <w:delText>Participants complete pairs of these blocks in two phases: practice and testing. In order to progress from practice to testing, the participant must respond quickly and accurately on both blocks within the pair</w:delText>
        </w:r>
        <w:r w:rsidR="008343DE" w:rsidRPr="00D63ACE" w:rsidDel="001529AA">
          <w:delText xml:space="preserve">. This was </w:delText>
        </w:r>
      </w:del>
      <w:del w:id="171" w:author="Chad Evert Drake" w:date="2020-06-17T12:51:00Z">
        <w:r w:rsidR="002B4D54" w:rsidRPr="00D63ACE" w:rsidDel="001529AA">
          <w:delText xml:space="preserve">typically </w:delText>
        </w:r>
        <w:r w:rsidR="008343DE" w:rsidRPr="00D63ACE" w:rsidDel="001529AA">
          <w:delText>a</w:delText>
        </w:r>
        <w:r w:rsidR="002B4D54" w:rsidRPr="00D63ACE" w:rsidDel="001529AA">
          <w:delText xml:space="preserve"> median reaction time &lt; 2000 ms and percentage accuracy &gt; 80%</w:delText>
        </w:r>
        <w:r w:rsidR="008343DE" w:rsidRPr="00D63ACE" w:rsidDel="001529AA">
          <w:delText xml:space="preserve">, however this varied slightly between IRAPs. </w:delText>
        </w:r>
      </w:del>
      <w:del w:id="172" w:author="Chad Evert Drake" w:date="2020-06-17T12:54:00Z">
        <w:r w:rsidR="002B4D54" w:rsidRPr="00D63ACE" w:rsidDel="001529AA">
          <w:delText>Should they fail to meet this criteria, the participant completes another pair of practice blocks. Should they meet the criteria, they progress to the testing phase where they complete three pairs of blocks in a row. Following standard practice, o</w:delText>
        </w:r>
      </w:del>
      <w:ins w:id="173" w:author="Chad Evert Drake" w:date="2020-06-17T12:54:00Z">
        <w:r w:rsidR="001529AA">
          <w:t>O</w:t>
        </w:r>
      </w:ins>
      <w:r w:rsidR="002B4D54" w:rsidRPr="00D63ACE">
        <w:t xml:space="preserve">nly reaction time data from the test blocks is used in </w:t>
      </w:r>
      <w:del w:id="174" w:author="Chad Evert Drake" w:date="2020-06-17T12:54:00Z">
        <w:r w:rsidR="002B4D54" w:rsidRPr="00D63ACE" w:rsidDel="001529AA">
          <w:delText xml:space="preserve">the </w:delText>
        </w:r>
      </w:del>
      <w:r w:rsidR="002B4D54" w:rsidRPr="00D63ACE">
        <w:t xml:space="preserve">analyses </w:t>
      </w:r>
      <w:r w:rsidR="002B4D54" w:rsidRPr="00D63ACE">
        <w:fldChar w:fldCharType="begin"/>
      </w:r>
      <w:r w:rsidR="002B4D54" w:rsidRPr="00D63ACE">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63ACE">
        <w:fldChar w:fldCharType="separate"/>
      </w:r>
      <w:r w:rsidR="002B4D54" w:rsidRPr="00D63ACE">
        <w:t>(Hussey, Thompson, et al., 2015)</w:t>
      </w:r>
      <w:r w:rsidR="002B4D54" w:rsidRPr="00D63ACE">
        <w:fldChar w:fldCharType="end"/>
      </w:r>
      <w:r w:rsidR="008343DE" w:rsidRPr="00D63ACE">
        <w:t>.</w:t>
      </w:r>
      <w:r w:rsidR="00305E43" w:rsidRPr="00D63ACE">
        <w:t xml:space="preserve"> As noted previously, all word and image stimuli, instructions, responding rules, and task parameters such as practice criteria can be found in the Supplementary Materials (</w:t>
      </w:r>
      <w:hyperlink r:id="rId15" w:history="1">
        <w:r w:rsidR="00305E43" w:rsidRPr="00D63ACE">
          <w:rPr>
            <w:rStyle w:val="Hyperlink"/>
          </w:rPr>
          <w:t>osf.io/v3twe</w:t>
        </w:r>
      </w:hyperlink>
      <w:r w:rsidR="00305E43" w:rsidRPr="00D63ACE">
        <w:t>).</w:t>
      </w:r>
    </w:p>
    <w:p w14:paraId="4CBBDEAE" w14:textId="55A6CF6A" w:rsidR="00061147" w:rsidRPr="00D63ACE" w:rsidRDefault="00061147" w:rsidP="00061147">
      <w:pPr>
        <w:pStyle w:val="Heading2"/>
      </w:pPr>
      <w:r w:rsidRPr="00D63ACE">
        <w:t>Data processing</w:t>
      </w:r>
    </w:p>
    <w:p w14:paraId="7C1AAF5E" w14:textId="7C5B06DE" w:rsidR="00AF5A3C" w:rsidRPr="00D63ACE" w:rsidRDefault="00061147" w:rsidP="0095352F">
      <w:r w:rsidRPr="00D63ACE">
        <w:t xml:space="preserve">IRAP studies typically </w:t>
      </w:r>
      <w:del w:id="175" w:author="Chad Evert Drake" w:date="2020-06-17T12:56:00Z">
        <w:r w:rsidRPr="00D63ACE" w:rsidDel="001529AA">
          <w:delText xml:space="preserve">using </w:delText>
        </w:r>
      </w:del>
      <w:ins w:id="176" w:author="Chad Evert Drake" w:date="2020-06-17T12:57:00Z">
        <w:del w:id="177" w:author="Ian Hussey" w:date="2020-06-23T11:20:00Z">
          <w:r w:rsidR="001529AA" w:rsidDel="00C7179F">
            <w:delText>involve</w:delText>
          </w:r>
        </w:del>
      </w:ins>
      <w:ins w:id="178" w:author="Ian Hussey" w:date="2020-06-23T11:20:00Z">
        <w:r w:rsidR="00C7179F">
          <w:t>use</w:t>
        </w:r>
      </w:ins>
      <w:ins w:id="179" w:author="Chad Evert Drake" w:date="2020-06-17T12:56:00Z">
        <w:r w:rsidR="001529AA" w:rsidRPr="00D63ACE">
          <w:t xml:space="preserve"> </w:t>
        </w:r>
      </w:ins>
      <w:r w:rsidRPr="00D63ACE">
        <w:t xml:space="preserve">the </w:t>
      </w:r>
      <w:r w:rsidRPr="00D63ACE">
        <w:rPr>
          <w:i/>
        </w:rPr>
        <w:t>D</w:t>
      </w:r>
      <w:r w:rsidRPr="00D63ACE">
        <w:t xml:space="preserve"> scoring method </w:t>
      </w:r>
      <w:del w:id="180" w:author="Chad Evert Drake" w:date="2020-06-17T12:57:00Z">
        <w:r w:rsidRPr="00D63ACE" w:rsidDel="001529AA">
          <w:delText>to convert</w:delText>
        </w:r>
      </w:del>
      <w:ins w:id="181" w:author="Chad Evert Drake" w:date="2020-06-17T12:57:00Z">
        <w:del w:id="182" w:author="Ian Hussey" w:date="2020-06-23T11:20:00Z">
          <w:r w:rsidR="001529AA" w:rsidDel="00C7179F">
            <w:delText>for</w:delText>
          </w:r>
        </w:del>
      </w:ins>
      <w:ins w:id="183" w:author="Ian Hussey" w:date="2020-06-23T11:20:00Z">
        <w:r w:rsidR="00C7179F">
          <w:t>to</w:t>
        </w:r>
      </w:ins>
      <w:ins w:id="184" w:author="Chad Evert Drake" w:date="2020-06-17T12:57:00Z">
        <w:r w:rsidR="001529AA">
          <w:t xml:space="preserve"> conver</w:t>
        </w:r>
      </w:ins>
      <w:ins w:id="185" w:author="Ian Hussey" w:date="2020-06-23T11:20:00Z">
        <w:r w:rsidR="00C7179F">
          <w:t>t</w:t>
        </w:r>
      </w:ins>
      <w:ins w:id="186" w:author="Chad Evert Drake" w:date="2020-06-17T12:57:00Z">
        <w:del w:id="187" w:author="Ian Hussey" w:date="2020-06-23T11:20:00Z">
          <w:r w:rsidR="001529AA" w:rsidDel="00C7179F">
            <w:delText>sion</w:delText>
          </w:r>
        </w:del>
        <w:r w:rsidR="001529AA">
          <w:t xml:space="preserve"> </w:t>
        </w:r>
        <w:del w:id="188" w:author="Ian Hussey" w:date="2020-06-23T11:20:00Z">
          <w:r w:rsidR="001529AA" w:rsidDel="00C7179F">
            <w:delText>of</w:delText>
          </w:r>
        </w:del>
      </w:ins>
      <w:del w:id="189" w:author="Ian Hussey" w:date="2020-06-23T11:20:00Z">
        <w:r w:rsidRPr="00D63ACE" w:rsidDel="00C7179F">
          <w:delText xml:space="preserve"> </w:delText>
        </w:r>
      </w:del>
      <w:r w:rsidRPr="00D63ACE">
        <w:t xml:space="preserve">each participant’s reaction times into analyzable </w:t>
      </w:r>
      <w:del w:id="190" w:author="Ian Hussey" w:date="2020-06-23T11:20:00Z">
        <w:r w:rsidRPr="00D63ACE" w:rsidDel="00C7179F">
          <w:delText>values</w:delText>
        </w:r>
      </w:del>
      <w:ins w:id="191" w:author="Ian Hussey" w:date="2020-06-23T11:20:00Z">
        <w:r w:rsidR="00C7179F">
          <w:t>scores</w:t>
        </w:r>
      </w:ins>
      <w:ins w:id="192" w:author="Ian Hussey" w:date="2020-06-23T11:21:00Z">
        <w:r w:rsidR="00F7294E">
          <w:t xml:space="preserve"> </w:t>
        </w:r>
      </w:ins>
      <w:moveToRangeStart w:id="193" w:author="Ian Hussey" w:date="2020-06-23T11:21:00Z" w:name="move43803692"/>
      <w:moveTo w:id="194" w:author="Ian Hussey" w:date="2020-06-23T11:21:00Z">
        <w:r w:rsidR="00F7294E" w:rsidRPr="00D63ACE">
          <w:fldChar w:fldCharType="begin"/>
        </w:r>
      </w:moveTo>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moveTo w:id="195" w:author="Ian Hussey" w:date="2020-06-23T11:21:00Z">
        <w:r w:rsidR="00F7294E" w:rsidRPr="00D63ACE">
          <w:fldChar w:fldCharType="separate"/>
        </w:r>
      </w:moveTo>
      <w:r w:rsidR="00F7294E">
        <w:t>(see Barnes-Holmes et al., 2010; Hussey, Thompson, et al., 2015)</w:t>
      </w:r>
      <w:moveTo w:id="196" w:author="Ian Hussey" w:date="2020-06-23T11:21:00Z">
        <w:r w:rsidR="00F7294E" w:rsidRPr="00D63ACE">
          <w:fldChar w:fldCharType="end"/>
        </w:r>
      </w:moveTo>
      <w:moveToRangeEnd w:id="193"/>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w:t>
      </w:r>
      <w:del w:id="197" w:author="Ian Hussey" w:date="2020-06-23T11:22:00Z">
        <w:r w:rsidRPr="00D63ACE" w:rsidDel="00F7294E">
          <w:delText xml:space="preserve">The specifics of the </w:delText>
        </w:r>
        <w:r w:rsidRPr="00D63ACE" w:rsidDel="00F7294E">
          <w:rPr>
            <w:i/>
          </w:rPr>
          <w:delText>D</w:delText>
        </w:r>
        <w:r w:rsidRPr="00D63ACE" w:rsidDel="00F7294E">
          <w:delText xml:space="preserve"> score have been discussed in precise detail in other publications </w:delText>
        </w:r>
      </w:del>
      <w:moveFromRangeStart w:id="198" w:author="Ian Hussey" w:date="2020-06-23T11:21:00Z" w:name="move43803692"/>
      <w:moveFrom w:id="199" w:author="Ian Hussey" w:date="2020-06-23T11:21:00Z">
        <w:del w:id="200" w:author="Ian Hussey" w:date="2020-06-23T11:22:00Z">
          <w:r w:rsidRPr="00D63ACE" w:rsidDel="00F7294E">
            <w:fldChar w:fldCharType="begin"/>
          </w:r>
          <w:r w:rsidRPr="00D63ACE" w:rsidDel="00F7294E">
            <w:del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delInstrText>
          </w:r>
          <w:r w:rsidRPr="00D63ACE" w:rsidDel="00F7294E">
            <w:fldChar w:fldCharType="separate"/>
          </w:r>
          <w:r w:rsidRPr="00D63ACE" w:rsidDel="00F7294E">
            <w:delText>(Barnes-Holmes et al., 2010; Hussey, Thompson, et al., 2015)</w:delText>
          </w:r>
          <w:r w:rsidRPr="00D63ACE" w:rsidDel="00F7294E">
            <w:fldChar w:fldCharType="end"/>
          </w:r>
          <w:r w:rsidRPr="00D63ACE" w:rsidDel="00F7294E">
            <w:delText xml:space="preserve"> </w:delText>
          </w:r>
        </w:del>
      </w:moveFrom>
      <w:moveFromRangeEnd w:id="198"/>
      <w:del w:id="201" w:author="Ian Hussey" w:date="2020-06-23T11:22:00Z">
        <w:r w:rsidRPr="00D63ACE" w:rsidDel="00F7294E">
          <w:delText xml:space="preserve">and therefore will only be summarized here. </w:delText>
        </w:r>
      </w:del>
      <w:r w:rsidRPr="00D63ACE">
        <w:t xml:space="preserve">Its key points are that reaction times &gt; 10,000 ms are trimmed, a mean </w:t>
      </w:r>
      <w:r w:rsidRPr="00D63ACE">
        <w:lastRenderedPageBreak/>
        <w:t xml:space="preserve">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ins w:id="202" w:author="Ian Hussey" w:date="2020-06-23T11:22:00Z">
        <w:r w:rsidR="00F7294E">
          <w:t xml:space="preserve">also </w:t>
        </w:r>
      </w:ins>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ins w:id="203" w:author="Ian Hussey" w:date="2020-06-23T11:23:00Z">
        <w:r w:rsidR="00F7294E">
          <w:t>104</w:t>
        </w:r>
      </w:ins>
      <w:del w:id="204" w:author="Ian Hussey" w:date="2020-06-23T11:23:00Z">
        <w:r w:rsidR="009B4182" w:rsidRPr="00D63ACE" w:rsidDel="00F7294E">
          <w:delText>74</w:delText>
        </w:r>
      </w:del>
      <w:r w:rsidR="000E6223" w:rsidRPr="00D63ACE">
        <w:t xml:space="preserve"> participants (</w:t>
      </w:r>
      <w:ins w:id="205" w:author="Ian Hussey" w:date="2020-06-23T11:23:00Z">
        <w:r w:rsidR="00F7294E">
          <w:t>6.3</w:t>
        </w:r>
      </w:ins>
      <w:del w:id="206" w:author="Ian Hussey" w:date="2020-06-23T11:23:00Z">
        <w:r w:rsidR="009B4182" w:rsidRPr="00D63ACE" w:rsidDel="00F7294E">
          <w:delText>7.8</w:delText>
        </w:r>
      </w:del>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ins w:id="207" w:author="Chad Evert Drake" w:date="2020-06-17T13:26:00Z">
        <w:r w:rsidR="0056247A">
          <w:t xml:space="preserve"> dataset</w:t>
        </w:r>
      </w:ins>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lastRenderedPageBreak/>
        <w:t>Internal consistency</w:t>
      </w:r>
    </w:p>
    <w:p w14:paraId="31FB617F" w14:textId="07DA9E8F"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del w:id="208" w:author="Chad Evert Drake" w:date="2020-06-17T13:29:00Z">
        <w:r w:rsidR="00BC38DC" w:rsidRPr="00D63ACE" w:rsidDel="0056247A">
          <w:delText>, comparisons</w:delText>
        </w:r>
      </w:del>
      <w:ins w:id="209" w:author="Chad Evert Drake" w:date="2020-06-17T13:29:00Z">
        <w:r w:rsidR="0056247A">
          <w:t xml:space="preserve"> and</w:t>
        </w:r>
      </w:ins>
      <w:r w:rsidR="00BC38DC" w:rsidRPr="00D63ACE">
        <w:t xml:space="preserve"> with other implicit measures, and to </w:t>
      </w:r>
      <w:del w:id="210" w:author="Chad Evert Drake" w:date="2020-06-17T13:29:00Z">
        <w:r w:rsidR="00BC38DC" w:rsidRPr="00D63ACE" w:rsidDel="0056247A">
          <w:delText xml:space="preserve">provide </w:delText>
        </w:r>
      </w:del>
      <w:ins w:id="211" w:author="Chad Evert Drake" w:date="2020-06-17T13:29:00Z">
        <w:r w:rsidR="0056247A">
          <w:t>providing</w:t>
        </w:r>
        <w:r w:rsidR="0056247A" w:rsidRPr="00D63ACE">
          <w:t xml:space="preserve"> </w:t>
        </w:r>
      </w:ins>
      <w:r w:rsidR="00BC38DC" w:rsidRPr="00D63ACE">
        <w:t>the most accurate estimate of internal consistency.</w:t>
      </w:r>
    </w:p>
    <w:p w14:paraId="18EAF417" w14:textId="4691614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ins w:id="212" w:author="Ian Hussey" w:date="2020-06-23T11:08:00Z">
                <w:rPr>
                  <w:rFonts w:ascii="Cambria Math" w:hAnsi="Cambria Math"/>
                  <w:i/>
                </w:rPr>
              </w:ins>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ins w:id="213" w:author="Ian Hussey" w:date="2020-06-23T11:08:00Z">
                <w:rPr>
                  <w:rFonts w:ascii="Cambria Math" w:hAnsi="Cambria Math"/>
                  <w:i/>
                </w:rPr>
              </w:ins>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ins w:id="214" w:author="Ian Hussey" w:date="2020-06-23T11:08: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2206FE" w:rsidRPr="00D63ACE">
        <w:t xml:space="preserve"> = </w:t>
      </w:r>
      <w:ins w:id="215" w:author="Ian Hussey" w:date="2020-06-23T11:25:00Z">
        <w:r w:rsidR="00F7294E" w:rsidRPr="00F7294E">
          <w:t>.54, 95% CI [.47, .59], 95% CR [.3</w:t>
        </w:r>
        <w:r w:rsidR="00F7294E">
          <w:t>0</w:t>
        </w:r>
        <w:r w:rsidR="00F7294E" w:rsidRPr="00F7294E">
          <w:t>, .7</w:t>
        </w:r>
        <w:r w:rsidR="00F7294E">
          <w:t>0</w:t>
        </w:r>
        <w:r w:rsidR="00F7294E" w:rsidRPr="00F7294E">
          <w:t>]</w:t>
        </w:r>
      </w:ins>
      <w:del w:id="216" w:author="Ian Hussey" w:date="2020-06-23T11:25:00Z">
        <w:r w:rsidR="008765A7" w:rsidRPr="00D63ACE" w:rsidDel="00F7294E">
          <w:delText>.57, 95% CI [.47, .65], 95% CR [.10, .79]</w:delText>
        </w:r>
      </w:del>
      <w:r w:rsidR="008765A7" w:rsidRPr="00D63ACE">
        <w:t>.</w:t>
      </w:r>
    </w:p>
    <w:p w14:paraId="72F2B2C9" w14:textId="43266AAF"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w:t>
      </w:r>
      <w:r w:rsidR="00D3423E" w:rsidRPr="00D63ACE">
        <w:lastRenderedPageBreak/>
        <w:t xml:space="preserve">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ins w:id="217" w:author="Chad Evert Drake" w:date="2020-06-17T13:31:00Z">
        <w:r w:rsidR="0056247A">
          <w:t xml:space="preserve">of </w:t>
        </w:r>
      </w:ins>
      <w:r w:rsidR="00D3423E" w:rsidRPr="00D63ACE">
        <w:t xml:space="preserve">internal </w:t>
      </w:r>
      <w:r w:rsidR="00F354B8" w:rsidRPr="00D63ACE">
        <w:t>consistency was found to be very poor</w:t>
      </w:r>
      <w:r w:rsidR="002206FE" w:rsidRPr="00D63ACE">
        <w:t xml:space="preserve">: </w:t>
      </w:r>
      <m:oMath>
        <m:sSub>
          <m:sSubPr>
            <m:ctrlPr>
              <w:ins w:id="218" w:author="Ian Hussey" w:date="2020-06-23T11:08:00Z">
                <w:rPr>
                  <w:rFonts w:ascii="Cambria Math" w:hAnsi="Cambria Math"/>
                  <w:i/>
                </w:rPr>
              </w:ins>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del w:id="219" w:author="Ian Hussey" w:date="2020-06-23T11:25:00Z">
        <w:r w:rsidR="00EF0743" w:rsidRPr="00D63ACE" w:rsidDel="00F7294E">
          <w:delText xml:space="preserve"> .49, 95% CI [.42, .56], 95% CR [.42, .56</w:delText>
        </w:r>
      </w:del>
      <w:ins w:id="220" w:author="Ian Hussey" w:date="2020-06-23T11:25:00Z">
        <w:r w:rsidR="00F7294E">
          <w:t xml:space="preserve"> </w:t>
        </w:r>
      </w:ins>
      <w:ins w:id="221" w:author="Ian Hussey" w:date="2020-06-23T11:26:00Z">
        <w:r w:rsidR="00F7294E" w:rsidRPr="00F7294E">
          <w:t>.52, 95% CI [.47, .57], 95% CR [.47, .57]</w:t>
        </w:r>
      </w:ins>
      <w:del w:id="222" w:author="Ian Hussey" w:date="2020-06-23T11:25:00Z">
        <w:r w:rsidR="00EF0743" w:rsidRPr="00D63ACE" w:rsidDel="00F7294E">
          <w:delText>]</w:delText>
        </w:r>
      </w:del>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1F008DAC"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ins w:id="223" w:author="Chad Evert Drake" w:date="2020-06-17T13:33:00Z">
        <w:r w:rsidR="0056247A">
          <w:t>l</w:t>
        </w:r>
      </w:ins>
      <w:r w:rsidR="00032FCF" w:rsidRPr="00D63ACE">
        <w:t>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w:t>
      </w:r>
      <w:r w:rsidR="00CE3993" w:rsidRPr="00D63ACE">
        <w:lastRenderedPageBreak/>
        <w:t xml:space="preserve">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r w:rsidR="004762D2" w:rsidRPr="00D63ACE">
        <w:t>T</w:t>
      </w:r>
      <w:r w:rsidR="008567E3" w:rsidRPr="00D63ACE">
        <w:t>h</w:t>
      </w:r>
      <w:r w:rsidR="002A57BE" w:rsidRPr="00D63ACE">
        <w:t xml:space="preserve">e permutation method was </w:t>
      </w:r>
      <w:r w:rsidR="004762D2" w:rsidRPr="00D63ACE">
        <w:t xml:space="preserve">therefore </w:t>
      </w:r>
      <w:r w:rsidR="002A57BE" w:rsidRPr="00D63ACE">
        <w:t xml:space="preserve">deemed to be </w:t>
      </w:r>
      <w:r w:rsidR="004762D2" w:rsidRPr="00D63ACE">
        <w:t xml:space="preserve">the most appropriate </w:t>
      </w:r>
      <w:r w:rsidR="002A57BE" w:rsidRPr="00D63ACE">
        <w:t xml:space="preserve">strategy </w:t>
      </w:r>
      <w:r w:rsidR="004762D2" w:rsidRPr="00D63ACE">
        <w:t xml:space="preserve">to </w:t>
      </w:r>
      <w:r w:rsidR="0033591E" w:rsidRPr="00D63ACE">
        <w:t xml:space="preserve">accurately </w:t>
      </w:r>
      <w:r w:rsidR="004762D2" w:rsidRPr="00D63ACE">
        <w:t xml:space="preserve">estimate the IRAP’s internal consistency, </w:t>
      </w:r>
      <w:commentRangeStart w:id="224"/>
      <w:r w:rsidR="004762D2" w:rsidRPr="00D63ACE">
        <w:t xml:space="preserve">and its results </w:t>
      </w:r>
      <w:r w:rsidR="002A57BE" w:rsidRPr="00D63ACE">
        <w:t>were used for conclusions</w:t>
      </w:r>
      <w:commentRangeEnd w:id="224"/>
      <w:r w:rsidR="0056247A">
        <w:rPr>
          <w:rStyle w:val="CommentReference"/>
        </w:rPr>
        <w:commentReference w:id="224"/>
      </w:r>
      <w:r w:rsidR="002A57BE" w:rsidRPr="00D63ACE">
        <w:t xml:space="preserve">. </w:t>
      </w:r>
    </w:p>
    <w:p w14:paraId="29AA00F4" w14:textId="67050F97"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ins w:id="225" w:author="Ian Hussey" w:date="2020-06-23T11:26:00Z">
        <w:r w:rsidR="00F7294E" w:rsidRPr="00F7294E">
          <w:t>.52, 95% CI [.47, .57], 95% CR [.47, .57]</w:t>
        </w:r>
      </w:ins>
      <w:del w:id="226" w:author="Ian Hussey" w:date="2020-06-23T11:26:00Z">
        <w:r w:rsidR="00684F88" w:rsidRPr="00D63ACE" w:rsidDel="00F7294E">
          <w:delText>.55, 95% CI [.47, .62], 95% CR [.28, .72]</w:delText>
        </w:r>
      </w:del>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ins w:id="227" w:author="Ian Hussey" w:date="2020-06-23T11:27:00Z">
        <w:r w:rsidR="00F7294E">
          <w:t>36</w:t>
        </w:r>
      </w:ins>
      <w:del w:id="228" w:author="Ian Hussey" w:date="2020-06-23T11:27:00Z">
        <w:r w:rsidR="002A57BE" w:rsidRPr="00D63ACE" w:rsidDel="00F7294E">
          <w:delText>2</w:delText>
        </w:r>
        <w:r w:rsidR="00357C7F" w:rsidRPr="00D63ACE" w:rsidDel="00F7294E">
          <w:delText>5</w:delText>
        </w:r>
      </w:del>
      <w:r w:rsidR="002A57BE" w:rsidRPr="00D63ACE">
        <w:t xml:space="preserve">) = </w:t>
      </w:r>
      <w:r w:rsidR="00357C7F" w:rsidRPr="00D63ACE">
        <w:t>3</w:t>
      </w:r>
      <w:ins w:id="229" w:author="Ian Hussey" w:date="2020-06-23T11:27:00Z">
        <w:r w:rsidR="00F7294E">
          <w:t>9.27</w:t>
        </w:r>
      </w:ins>
      <w:del w:id="230" w:author="Ian Hussey" w:date="2020-06-23T11:27:00Z">
        <w:r w:rsidR="003A67B3" w:rsidRPr="00D63ACE" w:rsidDel="00F7294E">
          <w:delText>5.14</w:delText>
        </w:r>
      </w:del>
      <w:r w:rsidR="002A57BE" w:rsidRPr="00D63ACE">
        <w:t xml:space="preserve">, </w:t>
      </w:r>
      <w:r w:rsidR="002A57BE" w:rsidRPr="00D63ACE">
        <w:rPr>
          <w:i/>
        </w:rPr>
        <w:t>p</w:t>
      </w:r>
      <w:r w:rsidR="002A57BE" w:rsidRPr="00D63ACE">
        <w:t xml:space="preserve"> = .</w:t>
      </w:r>
      <w:del w:id="231" w:author="Ian Hussey" w:date="2020-06-23T11:27:00Z">
        <w:r w:rsidR="002A57BE" w:rsidRPr="00D63ACE" w:rsidDel="00F7294E">
          <w:delText>0</w:delText>
        </w:r>
        <w:r w:rsidR="003A67B3" w:rsidRPr="00D63ACE" w:rsidDel="00F7294E">
          <w:delText>8</w:delText>
        </w:r>
      </w:del>
      <w:ins w:id="232" w:author="Ian Hussey" w:date="2020-06-23T11:27:00Z">
        <w:r w:rsidR="00F7294E">
          <w:t>326</w:t>
        </w:r>
      </w:ins>
      <w:del w:id="233" w:author="Ian Hussey" w:date="2020-06-23T11:27:00Z">
        <w:r w:rsidR="003A67B3" w:rsidRPr="00D63ACE" w:rsidDel="00F7294E">
          <w:delText>6</w:delText>
        </w:r>
      </w:del>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ins w:id="234" w:author="Ian Hussey" w:date="2020-06-23T11:27:00Z">
        <w:r w:rsidR="00F7294E">
          <w:t>0</w:t>
        </w:r>
      </w:ins>
      <w:del w:id="235" w:author="Ian Hussey" w:date="2020-06-23T11:27:00Z">
        <w:r w:rsidR="00357C7F" w:rsidRPr="00D63ACE" w:rsidDel="00F7294E">
          <w:delText>5</w:delText>
        </w:r>
      </w:del>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ins w:id="236" w:author="Ian Hussey" w:date="2020-06-23T11:27:00Z">
        <w:r w:rsidR="00F7294E">
          <w:t>0.0</w:t>
        </w:r>
      </w:ins>
      <w:del w:id="237" w:author="Ian Hussey" w:date="2020-06-23T11:27:00Z">
        <w:r w:rsidR="009C6C6F" w:rsidRPr="00D63ACE" w:rsidDel="00F7294E">
          <w:delText>2</w:delText>
        </w:r>
        <w:r w:rsidR="00357C7F" w:rsidRPr="00D63ACE" w:rsidDel="00F7294E">
          <w:delText>8</w:delText>
        </w:r>
        <w:r w:rsidR="009C6C6F" w:rsidRPr="00D63ACE" w:rsidDel="00F7294E">
          <w:delText>.</w:delText>
        </w:r>
        <w:r w:rsidR="003A67B3" w:rsidRPr="00D63ACE" w:rsidDel="00F7294E">
          <w:delText>6</w:delText>
        </w:r>
      </w:del>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ins w:id="238" w:author="Ian Hussey" w:date="2020-06-23T11:27:00Z">
        <w:r w:rsidR="00F7294E">
          <w:t>0</w:t>
        </w:r>
      </w:ins>
      <w:del w:id="239" w:author="Ian Hussey" w:date="2020-06-23T11:27:00Z">
        <w:r w:rsidR="00357C7F" w:rsidRPr="00D63ACE" w:rsidDel="00F7294E">
          <w:delText>4</w:delText>
        </w:r>
      </w:del>
      <w:r w:rsidR="002A57BE" w:rsidRPr="00D63ACE">
        <w:t>.</w:t>
      </w:r>
      <w:r w:rsidR="001909A9" w:rsidRPr="00D63ACE">
        <w:t xml:space="preserve"> </w:t>
      </w:r>
      <w:r w:rsidR="000A6958" w:rsidRPr="00D63ACE">
        <w:t xml:space="preserve">A GOSH plot </w:t>
      </w:r>
      <w:r w:rsidR="000A6958" w:rsidRPr="00D63ACE">
        <w:fldChar w:fldCharType="begin"/>
      </w:r>
      <w:r w:rsidR="000A6958" w:rsidRPr="00D63ACE">
        <w:instrText xml:space="preserve"> ADDIN ZOTERO_ITEM CSL_CITATION {"citationID":"mqFN4Ygj","properties":{"formattedCitation":"(Olkin et al., 2012)","plainCitation":"(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schema":"https://github.com/citation-style-language/schema/raw/master/csl-citation.json"} </w:instrText>
      </w:r>
      <w:r w:rsidR="000A6958" w:rsidRPr="00D63ACE">
        <w:fldChar w:fldCharType="separate"/>
      </w:r>
      <w:r w:rsidR="000A6958" w:rsidRPr="00D63ACE">
        <w:t>(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ins w:id="240" w:author="Ian Hussey" w:date="2020-06-23T11:29:00Z">
        <w:r w:rsidR="00F7294E" w:rsidRPr="00F7294E">
          <w:t>.51, 95% CI [.46, .56], 95% CR [.46, .56]</w:t>
        </w:r>
      </w:ins>
      <w:del w:id="241" w:author="Ian Hussey" w:date="2020-06-23T11:28:00Z">
        <w:r w:rsidR="00CD2E7B" w:rsidRPr="00D63ACE" w:rsidDel="00F7294E">
          <w:delText>.53, 95% CI [.46, .59], 95% CR [.43, .</w:delText>
        </w:r>
      </w:del>
      <w:del w:id="242" w:author="Ian Hussey" w:date="2020-06-23T11:29:00Z">
        <w:r w:rsidR="00CD2E7B" w:rsidRPr="00D63ACE" w:rsidDel="00F7294E">
          <w:delText>61]</w:delText>
        </w:r>
      </w:del>
      <w:r w:rsidR="00D30626" w:rsidRPr="00D63ACE">
        <w:t xml:space="preserve">, </w:t>
      </w:r>
      <w:del w:id="243" w:author="Ian Hussey" w:date="2020-06-23T11:30:00Z">
        <w:r w:rsidR="00D30626" w:rsidRPr="00D63ACE" w:rsidDel="00F7294E">
          <w:delText xml:space="preserve">but now </w:delText>
        </w:r>
      </w:del>
      <w:r w:rsidR="00D30626" w:rsidRPr="00D63ACE">
        <w:t xml:space="preserve">with no heterogeneity, </w:t>
      </w:r>
      <w:r w:rsidR="00D30626" w:rsidRPr="00D63ACE">
        <w:rPr>
          <w:i/>
        </w:rPr>
        <w:t>Q</w:t>
      </w:r>
      <w:r w:rsidR="00D30626" w:rsidRPr="00D63ACE">
        <w:t>(</w:t>
      </w:r>
      <w:r w:rsidR="00D30626" w:rsidRPr="00D63ACE">
        <w:rPr>
          <w:i/>
        </w:rPr>
        <w:t>df</w:t>
      </w:r>
      <w:r w:rsidR="00D30626" w:rsidRPr="00D63ACE">
        <w:t xml:space="preserve"> = </w:t>
      </w:r>
      <w:ins w:id="244" w:author="Ian Hussey" w:date="2020-06-23T11:29:00Z">
        <w:r w:rsidR="00F7294E">
          <w:t>35</w:t>
        </w:r>
      </w:ins>
      <w:del w:id="245" w:author="Ian Hussey" w:date="2020-06-23T11:29:00Z">
        <w:r w:rsidR="00D30626" w:rsidRPr="00D63ACE" w:rsidDel="00F7294E">
          <w:delText>24</w:delText>
        </w:r>
      </w:del>
      <w:r w:rsidR="00D30626" w:rsidRPr="00D63ACE">
        <w:t xml:space="preserve">) = </w:t>
      </w:r>
      <w:ins w:id="246" w:author="Ian Hussey" w:date="2020-06-23T11:29:00Z">
        <w:r w:rsidR="00F7294E">
          <w:t>23.07</w:t>
        </w:r>
      </w:ins>
      <w:del w:id="247" w:author="Ian Hussey" w:date="2020-06-23T11:29:00Z">
        <w:r w:rsidR="00D30626" w:rsidRPr="00D63ACE" w:rsidDel="00F7294E">
          <w:delText>19.</w:delText>
        </w:r>
        <w:r w:rsidR="00A25CA3" w:rsidRPr="00D63ACE" w:rsidDel="00F7294E">
          <w:delText>84</w:delText>
        </w:r>
      </w:del>
      <w:r w:rsidR="00D30626" w:rsidRPr="00D63ACE">
        <w:t xml:space="preserve">, </w:t>
      </w:r>
      <w:r w:rsidR="00D30626" w:rsidRPr="00D63ACE">
        <w:rPr>
          <w:i/>
        </w:rPr>
        <w:t>p</w:t>
      </w:r>
      <w:r w:rsidR="00D30626" w:rsidRPr="00D63ACE">
        <w:t xml:space="preserve"> = .</w:t>
      </w:r>
      <w:ins w:id="248" w:author="Ian Hussey" w:date="2020-06-23T11:29:00Z">
        <w:r w:rsidR="00F7294E">
          <w:t>939</w:t>
        </w:r>
      </w:ins>
      <w:del w:id="249" w:author="Ian Hussey" w:date="2020-06-23T11:29:00Z">
        <w:r w:rsidR="00D30626" w:rsidRPr="00D63ACE" w:rsidDel="00F7294E">
          <w:delText>7</w:delText>
        </w:r>
        <w:r w:rsidR="00A25CA3" w:rsidRPr="00D63ACE" w:rsidDel="00F7294E">
          <w:delText>06</w:delText>
        </w:r>
      </w:del>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plot. </w:t>
      </w:r>
      <w:r w:rsidR="0047160E" w:rsidRPr="00D63ACE">
        <w:t xml:space="preserve">Due to the combination of the </w:t>
      </w:r>
      <w:r w:rsidR="00070122" w:rsidRPr="00D63ACE">
        <w:t>permutation-</w:t>
      </w:r>
      <w:r w:rsidR="00070122" w:rsidRPr="00D63ACE">
        <w:lastRenderedPageBreak/>
        <w:t>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reported here.</w:t>
      </w:r>
    </w:p>
    <w:p w14:paraId="3D515376" w14:textId="73FBA331" w:rsidR="002C6E72" w:rsidRPr="00D63ACE" w:rsidRDefault="002C6E72" w:rsidP="005C2458"/>
    <w:p w14:paraId="17B07A07" w14:textId="2EE11D69" w:rsidR="002C6E72" w:rsidRPr="00D63ACE" w:rsidRDefault="007D1D1A" w:rsidP="000F79F9">
      <w:pPr>
        <w:ind w:firstLine="0"/>
        <w:jc w:val="center"/>
      </w:pPr>
      <w:ins w:id="250" w:author="Ian Hussey" w:date="2020-06-23T12:15:00Z">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6"/>
                      <a:stretch>
                        <a:fillRect/>
                      </a:stretch>
                    </pic:blipFill>
                    <pic:spPr>
                      <a:xfrm>
                        <a:off x="0" y="0"/>
                        <a:ext cx="3965743" cy="3965743"/>
                      </a:xfrm>
                      <a:prstGeom prst="rect">
                        <a:avLst/>
                      </a:prstGeom>
                    </pic:spPr>
                  </pic:pic>
                </a:graphicData>
              </a:graphic>
            </wp:inline>
          </w:drawing>
        </w:r>
      </w:ins>
      <w:bookmarkStart w:id="251" w:name="_GoBack"/>
      <w:bookmarkEnd w:id="251"/>
      <w:del w:id="252" w:author="Ian Hussey" w:date="2020-06-23T12:15:00Z">
        <w:r w:rsidR="000F79F9" w:rsidRPr="00D63ACE" w:rsidDel="007D1D1A">
          <w:rPr>
            <w:noProof/>
          </w:rPr>
          <w:drawing>
            <wp:inline distT="0" distB="0" distL="0" distR="0" wp14:anchorId="49ADB783" wp14:editId="37D5476E">
              <wp:extent cx="5486400"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internalconsistency.pdf"/>
                      <pic:cNvPicPr/>
                    </pic:nvPicPr>
                    <pic:blipFill>
                      <a:blip r:embed="rId17"/>
                      <a:stretch>
                        <a:fillRect/>
                      </a:stretch>
                    </pic:blipFill>
                    <pic:spPr>
                      <a:xfrm>
                        <a:off x="0" y="0"/>
                        <a:ext cx="5486400" cy="5486400"/>
                      </a:xfrm>
                      <a:prstGeom prst="rect">
                        <a:avLst/>
                      </a:prstGeom>
                    </pic:spPr>
                  </pic:pic>
                </a:graphicData>
              </a:graphic>
            </wp:inline>
          </w:drawing>
        </w:r>
      </w:del>
    </w:p>
    <w:p w14:paraId="21A99CD5" w14:textId="56E43F3D" w:rsidR="004D7445" w:rsidRPr="00D63ACE" w:rsidRDefault="00E760CE" w:rsidP="002C6E72">
      <w:pPr>
        <w:ind w:firstLine="0"/>
      </w:pPr>
      <w:commentRangeStart w:id="253"/>
      <w:commentRangeStart w:id="254"/>
      <w:r w:rsidRPr="00D63ACE">
        <w:rPr>
          <w:b/>
        </w:rPr>
        <w:t xml:space="preserve">Figure </w:t>
      </w:r>
      <w:commentRangeEnd w:id="253"/>
      <w:r w:rsidR="006F4BBB">
        <w:rPr>
          <w:rStyle w:val="CommentReference"/>
        </w:rPr>
        <w:commentReference w:id="253"/>
      </w:r>
      <w:commentRangeEnd w:id="254"/>
      <w:r w:rsidR="001E267F">
        <w:rPr>
          <w:rStyle w:val="CommentReference"/>
        </w:rPr>
        <w:commentReference w:id="254"/>
      </w:r>
      <w:r w:rsidRPr="00D63ACE">
        <w:rPr>
          <w:b/>
        </w:rPr>
        <w:t>1.</w:t>
      </w:r>
      <w:r w:rsidRPr="00D63ACE">
        <w:t xml:space="preserve"> GOSH plot for internal consistency.</w:t>
      </w:r>
    </w:p>
    <w:p w14:paraId="23D158EB" w14:textId="1A979CC7" w:rsidR="002548D2" w:rsidRPr="00D63ACE" w:rsidRDefault="002548D2" w:rsidP="00FD2754">
      <w:r w:rsidRPr="00D63ACE">
        <w:br w:type="page"/>
      </w:r>
    </w:p>
    <w:p w14:paraId="0CD811F2" w14:textId="4F87B8BD" w:rsidR="00D53786" w:rsidRDefault="007D1D1A" w:rsidP="00155BF4">
      <w:pPr>
        <w:ind w:firstLine="0"/>
        <w:jc w:val="center"/>
        <w:rPr>
          <w:ins w:id="255" w:author="Ian Hussey" w:date="2020-06-23T12:16:00Z"/>
        </w:rPr>
      </w:pPr>
      <w:ins w:id="256" w:author="Ian Hussey" w:date="2020-06-23T12:16:00Z">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8"/>
                      <a:stretch>
                        <a:fillRect/>
                      </a:stretch>
                    </pic:blipFill>
                    <pic:spPr>
                      <a:xfrm>
                        <a:off x="0" y="0"/>
                        <a:ext cx="4875681" cy="5434600"/>
                      </a:xfrm>
                      <a:prstGeom prst="rect">
                        <a:avLst/>
                      </a:prstGeom>
                    </pic:spPr>
                  </pic:pic>
                </a:graphicData>
              </a:graphic>
            </wp:inline>
          </w:drawing>
        </w:r>
      </w:ins>
      <w:del w:id="257" w:author="Ian Hussey" w:date="2020-06-23T12:15:00Z">
        <w:r w:rsidR="00314F8D" w:rsidRPr="00D63ACE" w:rsidDel="007D1D1A">
          <w:rPr>
            <w:noProof/>
          </w:rPr>
          <w:drawing>
            <wp:inline distT="0" distB="0" distL="0" distR="0" wp14:anchorId="1D8F03BC" wp14:editId="30A7D04A">
              <wp:extent cx="5427594" cy="7566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_plots_ic_sensitivity_and_trt.pdf"/>
                      <pic:cNvPicPr/>
                    </pic:nvPicPr>
                    <pic:blipFill>
                      <a:blip r:embed="rId19"/>
                      <a:stretch>
                        <a:fillRect/>
                      </a:stretch>
                    </pic:blipFill>
                    <pic:spPr>
                      <a:xfrm>
                        <a:off x="0" y="0"/>
                        <a:ext cx="5429484" cy="7569505"/>
                      </a:xfrm>
                      <a:prstGeom prst="rect">
                        <a:avLst/>
                      </a:prstGeom>
                    </pic:spPr>
                  </pic:pic>
                </a:graphicData>
              </a:graphic>
            </wp:inline>
          </w:drawing>
        </w:r>
      </w:del>
    </w:p>
    <w:p w14:paraId="3E5BE64C" w14:textId="01E7B578" w:rsidR="007D1D1A" w:rsidRPr="00D63ACE" w:rsidRDefault="007D1D1A" w:rsidP="00155BF4">
      <w:pPr>
        <w:ind w:firstLine="0"/>
        <w:jc w:val="center"/>
      </w:pPr>
      <w:ins w:id="258" w:author="Ian Hussey" w:date="2020-06-23T12:17:00Z">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20"/>
                      <a:stretch>
                        <a:fillRect/>
                      </a:stretch>
                    </pic:blipFill>
                    <pic:spPr>
                      <a:xfrm>
                        <a:off x="0" y="0"/>
                        <a:ext cx="4900745" cy="2067333"/>
                      </a:xfrm>
                      <a:prstGeom prst="rect">
                        <a:avLst/>
                      </a:prstGeom>
                    </pic:spPr>
                  </pic:pic>
                </a:graphicData>
              </a:graphic>
            </wp:inline>
          </w:drawing>
        </w:r>
      </w:ins>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595C8D24"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05, .3</w:t>
      </w:r>
      <w:ins w:id="259" w:author="Ian Hussey" w:date="2020-06-23T11:32:00Z">
        <w:r w:rsidR="00AC12D2">
          <w:t>1</w:t>
        </w:r>
      </w:ins>
      <w:del w:id="260" w:author="Ian Hussey" w:date="2020-06-23T11:32:00Z">
        <w:r w:rsidR="00B01946" w:rsidRPr="00D63ACE" w:rsidDel="00AC12D2">
          <w:delText>0</w:delText>
        </w:r>
      </w:del>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ins w:id="261" w:author="Ian Hussey" w:date="2020-06-23T11:33:00Z">
        <w:r w:rsidR="00AC12D2">
          <w:t>5.9</w:t>
        </w:r>
      </w:ins>
      <w:del w:id="262" w:author="Ian Hussey" w:date="2020-06-23T11:33:00Z">
        <w:r w:rsidRPr="00D63ACE" w:rsidDel="00AC12D2">
          <w:delText>8.5</w:delText>
        </w:r>
      </w:del>
      <w:r w:rsidRPr="00D63ACE">
        <w:t xml:space="preserve">, </w:t>
      </w:r>
      <w:r w:rsidRPr="00D63ACE">
        <w:rPr>
          <w:i/>
        </w:rPr>
        <w:t>p</w:t>
      </w:r>
      <w:r w:rsidRPr="00D63ACE">
        <w:t xml:space="preserve"> = .0</w:t>
      </w:r>
      <w:ins w:id="263" w:author="Ian Hussey" w:date="2020-06-23T11:33:00Z">
        <w:r w:rsidR="00AC12D2">
          <w:t>26</w:t>
        </w:r>
      </w:ins>
      <w:del w:id="264" w:author="Ian Hussey" w:date="2020-06-23T11:33:00Z">
        <w:r w:rsidRPr="00D63ACE" w:rsidDel="00AC12D2">
          <w:delText>10</w:delText>
        </w:r>
      </w:del>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ins w:id="265" w:author="Ian Hussey" w:date="2020-06-23T11:34:00Z">
        <w:r w:rsidR="00AC12D2">
          <w:t>54.9</w:t>
        </w:r>
      </w:ins>
      <w:del w:id="266" w:author="Ian Hussey" w:date="2020-06-23T11:34:00Z">
        <w:r w:rsidRPr="00D63ACE" w:rsidDel="00AC12D2">
          <w:delText>60.4</w:delText>
        </w:r>
      </w:del>
      <w:r w:rsidRPr="00D63ACE">
        <w:t xml:space="preserve">%, </w:t>
      </w:r>
      <w:r w:rsidRPr="00D63ACE">
        <w:rPr>
          <w:i/>
        </w:rPr>
        <w:t>H</w:t>
      </w:r>
      <w:r w:rsidRPr="00D63ACE">
        <w:rPr>
          <w:rFonts w:cs="Times New Roman (Body CS)"/>
          <w:vertAlign w:val="superscript"/>
        </w:rPr>
        <w:t>2</w:t>
      </w:r>
      <w:r w:rsidRPr="00D63ACE">
        <w:t xml:space="preserve"> = 2.</w:t>
      </w:r>
      <w:ins w:id="267" w:author="Ian Hussey" w:date="2020-06-23T11:34:00Z">
        <w:r w:rsidR="00AC12D2">
          <w:t>2</w:t>
        </w:r>
      </w:ins>
      <w:del w:id="268" w:author="Ian Hussey" w:date="2020-06-23T11:34:00Z">
        <w:r w:rsidRPr="00D63ACE" w:rsidDel="00AC12D2">
          <w:delText>5</w:delText>
        </w:r>
      </w:del>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FB36093" w:rsidR="004B3A6F" w:rsidRPr="00D63ACE" w:rsidRDefault="007D1D1A" w:rsidP="00807084">
      <w:pPr>
        <w:ind w:firstLine="0"/>
        <w:jc w:val="center"/>
      </w:pPr>
      <w:ins w:id="269" w:author="Ian Hussey" w:date="2020-06-23T12:14:00Z">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21"/>
                      <a:stretch>
                        <a:fillRect/>
                      </a:stretch>
                    </pic:blipFill>
                    <pic:spPr>
                      <a:xfrm>
                        <a:off x="0" y="0"/>
                        <a:ext cx="3888448" cy="3888448"/>
                      </a:xfrm>
                      <a:prstGeom prst="rect">
                        <a:avLst/>
                      </a:prstGeom>
                    </pic:spPr>
                  </pic:pic>
                </a:graphicData>
              </a:graphic>
            </wp:inline>
          </w:drawing>
        </w:r>
      </w:ins>
      <w:del w:id="270" w:author="Ian Hussey" w:date="2020-06-23T12:14:00Z">
        <w:r w:rsidR="000F79F9" w:rsidRPr="00D63ACE" w:rsidDel="007D1D1A">
          <w:rPr>
            <w:noProof/>
          </w:rPr>
          <w:drawing>
            <wp:inline distT="0" distB="0" distL="0" distR="0" wp14:anchorId="38E26363" wp14:editId="396756FB">
              <wp:extent cx="54864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osh_plot_testretestreliability.pdf"/>
                      <pic:cNvPicPr/>
                    </pic:nvPicPr>
                    <pic:blipFill>
                      <a:blip r:embed="rId22"/>
                      <a:stretch>
                        <a:fillRect/>
                      </a:stretch>
                    </pic:blipFill>
                    <pic:spPr>
                      <a:xfrm>
                        <a:off x="0" y="0"/>
                        <a:ext cx="5486400" cy="5486400"/>
                      </a:xfrm>
                      <a:prstGeom prst="rect">
                        <a:avLst/>
                      </a:prstGeom>
                    </pic:spPr>
                  </pic:pic>
                </a:graphicData>
              </a:graphic>
            </wp:inline>
          </w:drawing>
        </w:r>
      </w:del>
    </w:p>
    <w:p w14:paraId="451944DE" w14:textId="2587494B" w:rsidR="004B3A6F" w:rsidRPr="00D63ACE" w:rsidRDefault="00A20A5E" w:rsidP="004B3A6F">
      <w:pPr>
        <w:ind w:firstLine="0"/>
      </w:pPr>
      <w:commentRangeStart w:id="271"/>
      <w:r w:rsidRPr="00D63ACE">
        <w:rPr>
          <w:b/>
        </w:rPr>
        <w:t xml:space="preserve">Figure </w:t>
      </w:r>
      <w:commentRangeEnd w:id="271"/>
      <w:r w:rsidR="006F4BBB">
        <w:rPr>
          <w:rStyle w:val="CommentReference"/>
        </w:rPr>
        <w:commentReference w:id="271"/>
      </w:r>
      <w:r w:rsidRPr="00D63ACE">
        <w:rPr>
          <w:b/>
        </w:rPr>
        <w:t>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12BA7779" w:rsidR="00C70D03" w:rsidRPr="001D663A" w:rsidRDefault="00C70D03" w:rsidP="00C70D03">
      <w:pPr>
        <w:rPr>
          <w:ins w:id="272" w:author="Ian Hussey" w:date="2020-06-23T11:42:00Z"/>
        </w:rPr>
      </w:pPr>
      <w:ins w:id="273" w:author="Ian Hussey" w:date="2020-06-23T11:42:00Z">
        <w:r w:rsidRPr="001D663A">
          <w:t xml:space="preserve">Results </w:t>
        </w:r>
        <w:del w:id="274" w:author="Ian Hussey" w:date="2020-06-17T22:26:00Z">
          <w:r w:rsidRPr="001D663A" w:rsidDel="0039130B">
            <w:delText xml:space="preserve">suggest </w:delText>
          </w:r>
        </w:del>
        <w:r w:rsidRPr="001D663A">
          <w:t xml:space="preserve">demonstrate that the IRAP’s internal consistency is poor and its test-retest reliability is unacceptably low. </w:t>
        </w:r>
      </w:ins>
      <w:ins w:id="275" w:author="Ian Hussey" w:date="2020-06-23T11:43:00Z">
        <w:r w:rsidR="00C93236">
          <w:t>T</w:t>
        </w:r>
      </w:ins>
      <w:ins w:id="276" w:author="Ian Hussey" w:date="2020-06-23T11:42:00Z">
        <w:r w:rsidRPr="001D663A">
          <w:t xml:space="preserve">his work has </w:t>
        </w:r>
      </w:ins>
      <w:ins w:id="277" w:author="Ian Hussey" w:date="2020-06-23T11:43:00Z">
        <w:r w:rsidR="00C93236">
          <w:t>several</w:t>
        </w:r>
      </w:ins>
      <w:ins w:id="278" w:author="Ian Hussey" w:date="2020-06-23T11:42:00Z">
        <w:r w:rsidRPr="001D663A">
          <w:t xml:space="preserve"> </w:t>
        </w:r>
        <w:del w:id="279" w:author="Ian Hussey" w:date="2020-06-17T22:26:00Z">
          <w:r w:rsidRPr="001D663A" w:rsidDel="00C73F86">
            <w:delText xml:space="preserve">dual </w:delText>
          </w:r>
        </w:del>
        <w:r w:rsidRPr="001D663A">
          <w:t xml:space="preserve">benefits </w:t>
        </w:r>
      </w:ins>
      <w:ins w:id="280" w:author="Ian Hussey" w:date="2020-06-23T11:43:00Z">
        <w:r w:rsidR="00C93236">
          <w:t>c</w:t>
        </w:r>
        <w:r w:rsidR="00C93236" w:rsidRPr="001D663A">
          <w:t>ompared to previous meta-analyses</w:t>
        </w:r>
        <w:r w:rsidR="00C93236">
          <w:t>:</w:t>
        </w:r>
        <w:r w:rsidR="00C93236" w:rsidRPr="001D663A">
          <w:t xml:space="preserve"> </w:t>
        </w:r>
      </w:ins>
      <w:ins w:id="281" w:author="Ian Hussey" w:date="2020-06-23T11:42:00Z">
        <w:r w:rsidRPr="001D663A">
          <w:t xml:space="preserve">(a) </w:t>
        </w:r>
      </w:ins>
      <w:ins w:id="282" w:author="Ian Hussey" w:date="2020-06-23T11:44:00Z">
        <w:r w:rsidR="00C93236">
          <w:t xml:space="preserve">it is </w:t>
        </w:r>
      </w:ins>
      <w:ins w:id="283" w:author="Ian Hussey" w:date="2020-06-23T11:42:00Z">
        <w:r>
          <w:t xml:space="preserve">the largest analysis to date, (b) </w:t>
        </w:r>
      </w:ins>
      <w:ins w:id="284" w:author="Ian Hussey" w:date="2020-06-23T11:44:00Z">
        <w:r w:rsidR="00C93236">
          <w:t xml:space="preserve">it is </w:t>
        </w:r>
      </w:ins>
      <w:ins w:id="285" w:author="Ian Hussey" w:date="2020-06-23T11:42:00Z">
        <w:r w:rsidRPr="001D663A">
          <w:t xml:space="preserve">resistant to </w:t>
        </w:r>
        <w:del w:id="286" w:author="Ian Hussey" w:date="2020-06-17T22:27:00Z">
          <w:r w:rsidRPr="001D663A" w:rsidDel="00F5672D">
            <w:delText xml:space="preserve">being based on our complete file drawer data, which is not subject to </w:delText>
          </w:r>
        </w:del>
        <w:r w:rsidRPr="001D663A">
          <w:t xml:space="preserve">publication bias, as it is based on our complete file drawer data, (c) </w:t>
        </w:r>
      </w:ins>
      <w:ins w:id="287" w:author="Ian Hussey" w:date="2020-06-23T11:44:00Z">
        <w:r w:rsidR="00C93236">
          <w:t xml:space="preserve">it used </w:t>
        </w:r>
      </w:ins>
      <w:ins w:id="288" w:author="Ian Hussey" w:date="2020-06-23T11:42:00Z">
        <w:del w:id="289" w:author="Ian Hussey" w:date="2020-06-17T22:27:00Z">
          <w:r w:rsidRPr="001D663A" w:rsidDel="00F5672D">
            <w:delText xml:space="preserve">uses </w:delText>
          </w:r>
        </w:del>
        <w:r w:rsidRPr="001D663A">
          <w:t>more optimal analytic methods, and (</w:t>
        </w:r>
      </w:ins>
      <w:ins w:id="290" w:author="Ian Hussey" w:date="2020-06-23T11:43:00Z">
        <w:r w:rsidR="009E2925">
          <w:t>d</w:t>
        </w:r>
      </w:ins>
      <w:ins w:id="291" w:author="Ian Hussey" w:date="2020-06-23T11:42:00Z">
        <w:r w:rsidRPr="001D663A">
          <w:t xml:space="preserve">) </w:t>
        </w:r>
      </w:ins>
      <w:ins w:id="292" w:author="Ian Hussey" w:date="2020-06-23T11:44:00Z">
        <w:r w:rsidR="00C93236">
          <w:t xml:space="preserve">it is </w:t>
        </w:r>
      </w:ins>
      <w:ins w:id="293" w:author="Ian Hussey" w:date="2020-06-23T11:42:00Z">
        <w:del w:id="294" w:author="Ian Hussey" w:date="2020-06-17T22:27:00Z">
          <w:r w:rsidRPr="001D663A" w:rsidDel="00F5672D">
            <w:delText xml:space="preserve">is </w:delText>
          </w:r>
          <w:r w:rsidRPr="001D663A" w:rsidDel="00816747">
            <w:delText xml:space="preserve">fully </w:delText>
          </w:r>
        </w:del>
        <w:r w:rsidRPr="001D663A">
          <w:t>computationally reproducible due to sharing both data and code</w:t>
        </w:r>
        <w:del w:id="295" w:author="Ian Hussey" w:date="2020-06-17T22:27:00Z">
          <w:r w:rsidRPr="001D663A" w:rsidDel="00F5672D">
            <w:delText xml:space="preserve">as </w:delText>
          </w:r>
        </w:del>
        <w:del w:id="296" w:author="Ian Hussey" w:date="2020-06-17T22:28:00Z">
          <w:r w:rsidRPr="001D663A" w:rsidDel="00816747">
            <w:delText>we share our data and code</w:delText>
          </w:r>
        </w:del>
        <w:r w:rsidRPr="001D663A">
          <w:t xml:space="preserve">. </w:t>
        </w:r>
      </w:ins>
    </w:p>
    <w:p w14:paraId="669E5996" w14:textId="6C5A851C" w:rsidR="004574EA" w:rsidRPr="00D63ACE" w:rsidDel="00C70D03" w:rsidRDefault="00905A69" w:rsidP="004574EA">
      <w:pPr>
        <w:rPr>
          <w:del w:id="297" w:author="Ian Hussey" w:date="2020-06-23T11:42:00Z"/>
        </w:rPr>
      </w:pPr>
      <w:del w:id="298" w:author="Ian Hussey" w:date="2020-06-23T11:42:00Z">
        <w:r w:rsidRPr="00D63ACE" w:rsidDel="00C70D03">
          <w:delText xml:space="preserve">Results suggest that the IRAP’s internal consistency is poor and its test-retest reliability is </w:delText>
        </w:r>
        <w:r w:rsidR="006501DB" w:rsidRPr="00D63ACE" w:rsidDel="00C70D03">
          <w:delText>unacceptably low</w:delText>
        </w:r>
        <w:r w:rsidRPr="00D63ACE" w:rsidDel="00C70D03">
          <w:delText xml:space="preserve">. </w:delText>
        </w:r>
        <w:r w:rsidR="006A4D62" w:rsidRPr="00D63ACE" w:rsidDel="00C70D03">
          <w:delText>Compared to previous meta-analys</w:delText>
        </w:r>
        <w:r w:rsidR="00AB6931" w:rsidRPr="00D63ACE" w:rsidDel="00C70D03">
          <w:delText>es</w:delText>
        </w:r>
        <w:r w:rsidR="006A4D62" w:rsidRPr="00D63ACE" w:rsidDel="00C70D03">
          <w:delText xml:space="preserve">, this work has the dual benefits of (a) being based on our complete file drawer data, which is not subject to publication bias, (b) uses more optimal analytic methods, and (c) is </w:delText>
        </w:r>
        <w:r w:rsidR="00F41F7F" w:rsidRPr="00D63ACE" w:rsidDel="00C70D03">
          <w:delText xml:space="preserve">fully </w:delText>
        </w:r>
        <w:r w:rsidR="006A4D62" w:rsidRPr="00D63ACE" w:rsidDel="00C70D03">
          <w:delText xml:space="preserve">computationally reproducible as we share our data and code. </w:delText>
        </w:r>
      </w:del>
    </w:p>
    <w:p w14:paraId="74B81BCF" w14:textId="285D6E11"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ins w:id="299" w:author="Ian Hussey" w:date="2020-06-23T11:47:00Z">
        <w:r w:rsidR="008A3489">
          <w:t>1</w:t>
        </w:r>
      </w:ins>
      <w:del w:id="300" w:author="Ian Hussey" w:date="2020-06-23T11:47:00Z">
        <w:r w:rsidR="00E30509" w:rsidRPr="00D63ACE" w:rsidDel="008A3489">
          <w:delText>3</w:delText>
        </w:r>
      </w:del>
      <w:r w:rsidR="00E30509" w:rsidRPr="00D63ACE">
        <w:t>, 95% CI [.46, .5</w:t>
      </w:r>
      <w:ins w:id="301" w:author="Ian Hussey" w:date="2020-06-23T11:47:00Z">
        <w:r w:rsidR="008A3489">
          <w:t>6</w:t>
        </w:r>
      </w:ins>
      <w:del w:id="302" w:author="Ian Hussey" w:date="2020-06-23T11:47:00Z">
        <w:r w:rsidR="00E30509" w:rsidRPr="00D63ACE" w:rsidDel="008A3489">
          <w:delText>9</w:delText>
        </w:r>
      </w:del>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del w:id="303" w:author="Chad Evert Drake" w:date="2020-06-17T13:58:00Z">
        <w:r w:rsidR="008E54C4" w:rsidRPr="00D63ACE" w:rsidDel="006F4BBB">
          <w:delText xml:space="preserve">by </w:delText>
        </w:r>
      </w:del>
      <w:r w:rsidR="002A378C" w:rsidRPr="00D63ACE">
        <w:t xml:space="preserve">in one </w:t>
      </w:r>
      <w:r w:rsidR="008E54C4" w:rsidRPr="00D63ACE">
        <w:t>previously published meta-analysis</w:t>
      </w:r>
      <w:r w:rsidR="00581FB2" w:rsidRPr="00D63ACE">
        <w:t xml:space="preserve"> </w:t>
      </w:r>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w:t>
      </w:r>
      <m:oMath>
        <m:sSub>
          <m:sSubPr>
            <m:ctrlPr>
              <w:ins w:id="304" w:author="Ian Hussey" w:date="2020-06-23T11:08:00Z">
                <w:rPr>
                  <w:rFonts w:ascii="Cambria Math" w:hAnsi="Cambria Math"/>
                  <w:i/>
                </w:rPr>
              </w:ins>
            </m:ctrlPr>
          </m:sSubPr>
          <m:e>
            <m:r>
              <w:ins w:id="305" w:author="Ian Hussey" w:date="2020-06-23T11:47:00Z">
                <w:rPr>
                  <w:rFonts w:ascii="Cambria Math" w:hAnsi="Cambria Math"/>
                </w:rPr>
                <m:t>r</m:t>
              </w:ins>
            </m:r>
            <m:r>
              <w:del w:id="306" w:author="Ian Hussey" w:date="2020-06-23T11:47:00Z">
                <m:rPr>
                  <m:sty m:val="p"/>
                </m:rPr>
                <w:rPr>
                  <w:rFonts w:ascii="Cambria Math" w:hAnsi="Cambria Math"/>
                </w:rPr>
                <m:t>r</m:t>
              </w:del>
            </m:r>
          </m:e>
          <m:sub>
            <m:r>
              <m:rPr>
                <m:sty m:val="p"/>
              </m:rPr>
              <w:rPr>
                <w:rFonts w:ascii="Cambria Math" w:hAnsi="Cambria Math"/>
              </w:rPr>
              <m:t>SB</m:t>
            </m:r>
          </m:sub>
        </m:sSub>
      </m:oMath>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del w:id="307" w:author="Chad Evert Drake" w:date="2020-06-17T13:59:00Z">
        <w:r w:rsidR="002A378C" w:rsidRPr="00D63ACE" w:rsidDel="006F4BBB">
          <w:delText xml:space="preserve">the </w:delText>
        </w:r>
      </w:del>
      <w:ins w:id="308" w:author="Chad Evert Drake" w:date="2020-06-17T13:59:00Z">
        <w:r w:rsidR="006F4BBB">
          <w:t>an</w:t>
        </w:r>
      </w:ins>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05, .3</w:t>
      </w:r>
      <w:ins w:id="309" w:author="Ian Hussey" w:date="2020-06-23T11:48:00Z">
        <w:r w:rsidR="008A3489">
          <w:t>1</w:t>
        </w:r>
      </w:ins>
      <w:del w:id="310" w:author="Ian Hussey" w:date="2020-06-23T11:48:00Z">
        <w:r w:rsidR="00712D43" w:rsidRPr="00D63ACE" w:rsidDel="008A3489">
          <w:delText>0</w:delText>
        </w:r>
      </w:del>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commentRangeStart w:id="311"/>
      <w:r w:rsidR="007F7C99" w:rsidRPr="00D63ACE">
        <w:t>Differences</w:t>
      </w:r>
      <w:r w:rsidR="00906B76" w:rsidRPr="00D63ACE">
        <w:t xml:space="preserve"> </w:t>
      </w:r>
      <w:commentRangeEnd w:id="311"/>
      <w:r w:rsidR="006F4BBB">
        <w:rPr>
          <w:rStyle w:val="CommentReference"/>
        </w:rPr>
        <w:commentReference w:id="311"/>
      </w:r>
      <w:r w:rsidR="007F7C99" w:rsidRPr="00D63ACE">
        <w:t xml:space="preserve">in results </w:t>
      </w:r>
      <w:r w:rsidR="00906B76" w:rsidRPr="00D63ACE">
        <w:t xml:space="preserve">may be due </w:t>
      </w:r>
      <w:ins w:id="312" w:author="Chad Evert Drake" w:date="2020-06-17T13:59:00Z">
        <w:r w:rsidR="006F4BBB">
          <w:t xml:space="preserve">to </w:t>
        </w:r>
      </w:ins>
      <w:r w:rsidR="00906B76" w:rsidRPr="00D63ACE">
        <w:t xml:space="preserve">one or more </w:t>
      </w:r>
      <w:r w:rsidR="00156191" w:rsidRPr="00D63ACE">
        <w:t>features of our work relative to previous research</w:t>
      </w:r>
      <w:r w:rsidR="00906B76" w:rsidRPr="00D63ACE">
        <w:t xml:space="preserve">: </w:t>
      </w:r>
      <w:r w:rsidR="00984F69" w:rsidRPr="00D63ACE">
        <w:t xml:space="preserve">our larger </w:t>
      </w:r>
      <w:del w:id="313" w:author="Ian Hussey" w:date="2020-06-23T11:45:00Z">
        <w:r w:rsidR="00156191" w:rsidRPr="00D63ACE" w:rsidDel="00F047C3">
          <w:delText xml:space="preserve">test-retest </w:delText>
        </w:r>
      </w:del>
      <w:r w:rsidR="00984F69" w:rsidRPr="00D63ACE">
        <w:t>sample</w:t>
      </w:r>
      <w:ins w:id="314" w:author="Ian Hussey" w:date="2020-06-23T11:45:00Z">
        <w:r w:rsidR="00F047C3">
          <w:t xml:space="preserve"> size or variety of domains</w:t>
        </w:r>
      </w:ins>
      <w:r w:rsidR="00156191" w:rsidRPr="00D63ACE">
        <w:t xml:space="preserve">, </w:t>
      </w:r>
      <w:del w:id="315" w:author="Chad Evert Drake" w:date="2020-06-17T14:00:00Z">
        <w:r w:rsidR="00984F69" w:rsidRPr="00D63ACE" w:rsidDel="006F4BBB">
          <w:delText xml:space="preserve"> </w:delText>
        </w:r>
      </w:del>
      <w:r w:rsidR="00156191" w:rsidRPr="00D63ACE">
        <w:t xml:space="preserve">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ins w:id="316" w:author="Ian Hussey" w:date="2020-06-23T11:08:00Z">
                <w:rPr>
                  <w:rFonts w:ascii="Cambria Math" w:hAnsi="Cambria Math"/>
                  <w:i/>
                </w:rPr>
              </w:ins>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ins w:id="317" w:author="Ian Hussey" w:date="2020-06-23T11:08:00Z">
                <w:rPr>
                  <w:rFonts w:ascii="Cambria Math" w:hAnsi="Cambria Math"/>
                  <w:i/>
                </w:rPr>
              </w:ins>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ins w:id="318" w:author="Ian Hussey" w:date="2020-06-23T11:08:00Z">
                <w:rPr>
                  <w:rFonts w:ascii="Cambria Math" w:hAnsi="Cambria Math"/>
                  <w:i/>
                </w:rPr>
              </w:ins>
            </m:ctrlPr>
          </m:sSubPr>
          <m:e>
            <m:r>
              <w:rPr>
                <w:rFonts w:ascii="Cambria Math" w:hAnsi="Cambria Math"/>
              </w:rPr>
              <m:t>ρ</m:t>
            </m:r>
          </m:e>
          <m:sub>
            <m:r>
              <w:rPr>
                <w:rFonts w:ascii="Cambria Math" w:hAnsi="Cambria Math"/>
              </w:rPr>
              <m:t>xx</m:t>
            </m:r>
          </m:sub>
        </m:sSub>
      </m:oMath>
      <w:r w:rsidR="00262275" w:rsidRPr="00D63ACE">
        <w:t xml:space="preserve"> and </w:t>
      </w:r>
      <m:oMath>
        <m:sSub>
          <m:sSubPr>
            <m:ctrlPr>
              <w:ins w:id="319" w:author="Ian Hussey" w:date="2020-06-23T11:08:00Z">
                <w:rPr>
                  <w:rFonts w:ascii="Cambria Math" w:hAnsi="Cambria Math"/>
                  <w:i/>
                </w:rPr>
              </w:ins>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D95563" w:rsidP="005502C5">
      <m:oMathPara>
        <m:oMath>
          <m:sSub>
            <m:sSubPr>
              <m:ctrlPr>
                <w:ins w:id="320" w:author="Ian Hussey" w:date="2020-06-23T11:08:00Z">
                  <w:rPr>
                    <w:rFonts w:ascii="Cambria Math" w:hAnsi="Cambria Math"/>
                    <w:i/>
                  </w:rPr>
                </w:ins>
              </m:ctrlPr>
            </m:sSubPr>
            <m:e>
              <m:r>
                <w:rPr>
                  <w:rFonts w:ascii="Cambria Math" w:hAnsi="Cambria Math"/>
                </w:rPr>
                <m:t>r</m:t>
              </m:r>
            </m:e>
            <m:sub>
              <m:r>
                <w:rPr>
                  <w:rFonts w:ascii="Cambria Math" w:hAnsi="Cambria Math"/>
                </w:rPr>
                <m:t>xy</m:t>
              </m:r>
            </m:sub>
          </m:sSub>
          <m:r>
            <w:rPr>
              <w:rFonts w:ascii="Cambria Math" w:hAnsi="Cambria Math"/>
            </w:rPr>
            <m:t>=</m:t>
          </m:r>
          <m:f>
            <m:fPr>
              <m:ctrlPr>
                <w:ins w:id="321" w:author="Ian Hussey" w:date="2020-06-23T11:08:00Z">
                  <w:rPr>
                    <w:rFonts w:ascii="Cambria Math" w:hAnsi="Cambria Math"/>
                    <w:i/>
                  </w:rPr>
                </w:ins>
              </m:ctrlPr>
            </m:fPr>
            <m:num>
              <m:sSub>
                <m:sSubPr>
                  <m:ctrlPr>
                    <w:ins w:id="322" w:author="Ian Hussey" w:date="2020-06-23T11:08:00Z">
                      <w:rPr>
                        <w:rFonts w:ascii="Cambria Math" w:hAnsi="Cambria Math"/>
                        <w:i/>
                      </w:rPr>
                    </w:ins>
                  </m:ctrlPr>
                </m:sSubPr>
                <m:e>
                  <m:r>
                    <w:rPr>
                      <w:rFonts w:ascii="Cambria Math" w:hAnsi="Cambria Math"/>
                    </w:rPr>
                    <m:t>ρ</m:t>
                  </m:r>
                </m:e>
                <m:sub>
                  <m:r>
                    <w:rPr>
                      <w:rFonts w:ascii="Cambria Math" w:hAnsi="Cambria Math"/>
                    </w:rPr>
                    <m:t>xy</m:t>
                  </m:r>
                </m:sub>
              </m:sSub>
            </m:num>
            <m:den>
              <m:rad>
                <m:radPr>
                  <m:degHide m:val="1"/>
                  <m:ctrlPr>
                    <w:ins w:id="323" w:author="Ian Hussey" w:date="2020-06-23T11:08:00Z">
                      <w:rPr>
                        <w:rFonts w:ascii="Cambria Math" w:hAnsi="Cambria Math"/>
                        <w:i/>
                      </w:rPr>
                    </w:ins>
                  </m:ctrlPr>
                </m:radPr>
                <m:deg/>
                <m:e>
                  <m:sSub>
                    <m:sSubPr>
                      <m:ctrlPr>
                        <w:ins w:id="324" w:author="Ian Hussey" w:date="2020-06-23T11:08:00Z">
                          <w:rPr>
                            <w:rFonts w:ascii="Cambria Math" w:hAnsi="Cambria Math"/>
                            <w:i/>
                          </w:rPr>
                        </w:ins>
                      </m:ctrlPr>
                    </m:sSubPr>
                    <m:e>
                      <m:r>
                        <w:rPr>
                          <w:rFonts w:ascii="Cambria Math" w:hAnsi="Cambria Math"/>
                        </w:rPr>
                        <m:t>ρ</m:t>
                      </m:r>
                    </m:e>
                    <m:sub>
                      <m:r>
                        <w:rPr>
                          <w:rFonts w:ascii="Cambria Math" w:hAnsi="Cambria Math"/>
                        </w:rPr>
                        <m:t>xx</m:t>
                      </m:r>
                    </m:sub>
                  </m:sSub>
                  <m:sSub>
                    <m:sSubPr>
                      <m:ctrlPr>
                        <w:ins w:id="325" w:author="Ian Hussey" w:date="2020-06-23T11:08:00Z">
                          <w:rPr>
                            <w:rFonts w:ascii="Cambria Math" w:hAnsi="Cambria Math"/>
                            <w:i/>
                          </w:rPr>
                        </w:ins>
                      </m:ctrlPr>
                    </m:sSubPr>
                    <m:e>
                      <m:r>
                        <w:rPr>
                          <w:rFonts w:ascii="Cambria Math" w:hAnsi="Cambria Math"/>
                        </w:rPr>
                        <m:t>ρ</m:t>
                      </m:r>
                    </m:e>
                    <m:sub>
                      <m:r>
                        <w:rPr>
                          <w:rFonts w:ascii="Cambria Math" w:hAnsi="Cambria Math"/>
                        </w:rPr>
                        <m:t>yy</m:t>
                      </m:r>
                    </m:sub>
                  </m:sSub>
                </m:e>
              </m:rad>
            </m:den>
          </m:f>
        </m:oMath>
      </m:oMathPara>
    </w:p>
    <w:p w14:paraId="1CEA389C" w14:textId="6415FD28"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ins w:id="326" w:author="Chad Evert Drake" w:date="2020-06-17T14:03:00Z">
        <w:r w:rsidR="0078629A">
          <w:t xml:space="preserve">of </w:t>
        </w:r>
      </w:ins>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ins w:id="327" w:author="Chad Evert Drake" w:date="2020-06-17T14:03:00Z">
        <w:r w:rsidR="0078629A">
          <w:t xml:space="preserve"> </w:t>
        </w:r>
      </w:ins>
      <w:r w:rsidR="00C022D5" w:rsidRPr="00D63ACE">
        <w:t xml:space="preserve">and internal </w:t>
      </w:r>
      <w:r w:rsidR="00C022D5" w:rsidRPr="00286464">
        <w:t>consistency</w:t>
      </w:r>
      <w:r w:rsidR="0087159C" w:rsidRPr="007D1D1A">
        <w:t xml:space="preserve"> (α = </w:t>
      </w:r>
      <w:del w:id="328" w:author="Ian Hussey" w:date="2020-06-23T11:47:00Z">
        <w:r w:rsidR="00E30509" w:rsidRPr="007D1D1A" w:rsidDel="008A3489">
          <w:delText>.53</w:delText>
        </w:r>
      </w:del>
      <w:ins w:id="329" w:author="Ian Hussey" w:date="2020-06-23T11:47:00Z">
        <w:r w:rsidR="008A3489" w:rsidRPr="007D1D1A">
          <w:t>.51</w:t>
        </w:r>
      </w:ins>
      <w:r w:rsidR="0087159C" w:rsidRPr="007D1D1A">
        <w:t>)</w:t>
      </w:r>
      <w:r w:rsidR="00790448" w:rsidRPr="007D1D1A">
        <w:t xml:space="preserve">. Maximum correlations with the IRAP </w:t>
      </w:r>
      <w:r w:rsidR="00741481" w:rsidRPr="007D1D1A">
        <w:t xml:space="preserve">(i.e., where true correlation </w:t>
      </w:r>
      <m:oMath>
        <m:sSub>
          <m:sSubPr>
            <m:ctrlPr>
              <w:ins w:id="330" w:author="Ian Hussey" w:date="2020-06-23T11:08:00Z">
                <w:rPr>
                  <w:rFonts w:ascii="Cambria Math" w:hAnsi="Cambria Math"/>
                  <w:i/>
                </w:rPr>
              </w:ins>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ins w:id="331" w:author="Ian Hussey" w:date="2020-06-23T11:49:00Z">
        <w:r w:rsidR="00CC336F" w:rsidRPr="00286464">
          <w:rPr>
            <w:rPrChange w:id="332" w:author="Ian Hussey" w:date="2020-06-23T11:51:00Z">
              <w:rPr>
                <w:highlight w:val="yellow"/>
              </w:rPr>
            </w:rPrChange>
          </w:rPr>
          <w:t>1</w:t>
        </w:r>
      </w:ins>
      <w:del w:id="333" w:author="Ian Hussey" w:date="2020-06-23T11:49:00Z">
        <w:r w:rsidR="0084500C" w:rsidRPr="00286464" w:rsidDel="00CC336F">
          <w:delText>3</w:delText>
        </w:r>
      </w:del>
      <w:r w:rsidR="00790448" w:rsidRPr="007D1D1A">
        <w:t>, respectively.</w:t>
      </w:r>
      <w:r w:rsidR="00741481" w:rsidRPr="007D1D1A">
        <w:t xml:space="preserve"> </w:t>
      </w:r>
      <w:commentRangeStart w:id="334"/>
      <w:r w:rsidR="00741481" w:rsidRPr="007D1D1A">
        <w:t xml:space="preserve">Smaller true correlations </w:t>
      </w:r>
      <w:r w:rsidR="00C022D5" w:rsidRPr="007D1D1A">
        <w:t>would also be scaled downward to a comparable degree</w:t>
      </w:r>
      <w:commentRangeEnd w:id="334"/>
      <w:r w:rsidR="0078629A" w:rsidRPr="00286464">
        <w:rPr>
          <w:rStyle w:val="CommentReference"/>
        </w:rPr>
        <w:commentReference w:id="334"/>
      </w:r>
      <w:r w:rsidR="00C022D5" w:rsidRPr="00286464">
        <w:t>. For example, a medium true correlation (</w:t>
      </w:r>
      <m:oMath>
        <m:sSub>
          <m:sSubPr>
            <m:ctrlPr>
              <w:ins w:id="335" w:author="Ian Hussey" w:date="2020-06-23T11:08:00Z">
                <w:rPr>
                  <w:rFonts w:ascii="Cambria Math" w:hAnsi="Cambria Math"/>
                  <w:i/>
                </w:rPr>
              </w:ins>
            </m:ctrlPr>
          </m:sSubPr>
          <m:e>
            <m:r>
              <w:rPr>
                <w:rFonts w:ascii="Cambria Math" w:hAnsi="Cambria Math"/>
              </w:rPr>
              <m:t>ρ</m:t>
            </m:r>
          </m:e>
          <m:sub>
            <m:r>
              <w:rPr>
                <w:rFonts w:ascii="Cambria Math" w:hAnsi="Cambria Math"/>
              </w:rPr>
              <m:t>xy</m:t>
            </m:r>
          </m:sub>
        </m:sSub>
      </m:oMath>
      <w:r w:rsidR="00C022D5" w:rsidRPr="00286464">
        <w:t xml:space="preserve"> = .5) would imply maximum observa</w:t>
      </w:r>
      <w:r w:rsidR="00C022D5" w:rsidRPr="00286464">
        <w:rPr>
          <w:rPrChange w:id="336" w:author="Ian Hussey" w:date="2020-06-23T11:51:00Z">
            <w:rPr/>
          </w:rPrChange>
        </w:rPr>
        <w:t xml:space="preserve">ble correlations of </w:t>
      </w:r>
      <w:r w:rsidR="00C022D5" w:rsidRPr="00286464">
        <w:rPr>
          <w:i/>
          <w:rPrChange w:id="337" w:author="Ian Hussey" w:date="2020-06-23T11:51:00Z">
            <w:rPr>
              <w:i/>
            </w:rPr>
          </w:rPrChange>
        </w:rPr>
        <w:t>r</w:t>
      </w:r>
      <w:r w:rsidR="00C022D5" w:rsidRPr="00286464">
        <w:rPr>
          <w:rPrChange w:id="338" w:author="Ian Hussey" w:date="2020-06-23T11:51:00Z">
            <w:rPr/>
          </w:rPrChange>
        </w:rPr>
        <w:t xml:space="preserve"> = </w:t>
      </w:r>
      <w:r w:rsidR="00887CC8" w:rsidRPr="00286464">
        <w:rPr>
          <w:rPrChange w:id="339" w:author="Ian Hussey" w:date="2020-06-23T11:51:00Z">
            <w:rPr/>
          </w:rPrChange>
        </w:rPr>
        <w:t>.2</w:t>
      </w:r>
      <w:r w:rsidR="00647023" w:rsidRPr="00286464">
        <w:rPr>
          <w:rPrChange w:id="340" w:author="Ian Hussey" w:date="2020-06-23T11:51:00Z">
            <w:rPr/>
          </w:rPrChange>
        </w:rPr>
        <w:t>0</w:t>
      </w:r>
      <w:r w:rsidR="00887CC8" w:rsidRPr="00286464">
        <w:rPr>
          <w:rPrChange w:id="341" w:author="Ian Hussey" w:date="2020-06-23T11:51:00Z">
            <w:rPr/>
          </w:rPrChange>
        </w:rPr>
        <w:t xml:space="preserve"> </w:t>
      </w:r>
      <w:r w:rsidR="00E25376" w:rsidRPr="00286464">
        <w:rPr>
          <w:rPrChange w:id="342" w:author="Ian Hussey" w:date="2020-06-23T11:51:00Z">
            <w:rPr/>
          </w:rPrChange>
        </w:rPr>
        <w:t>and</w:t>
      </w:r>
      <w:r w:rsidR="00887CC8" w:rsidRPr="00286464">
        <w:rPr>
          <w:rPrChange w:id="343" w:author="Ian Hussey" w:date="2020-06-23T11:51:00Z">
            <w:rPr/>
          </w:rPrChange>
        </w:rPr>
        <w:t xml:space="preserve"> .</w:t>
      </w:r>
      <w:r w:rsidR="00C022D5" w:rsidRPr="00286464">
        <w:rPr>
          <w:rPrChange w:id="344" w:author="Ian Hussey" w:date="2020-06-23T11:51:00Z">
            <w:rPr/>
          </w:rPrChange>
        </w:rPr>
        <w:t>3</w:t>
      </w:r>
      <w:r w:rsidR="00CA6BA9" w:rsidRPr="00286464">
        <w:rPr>
          <w:rPrChange w:id="345" w:author="Ian Hussey" w:date="2020-06-23T11:51:00Z">
            <w:rPr/>
          </w:rPrChange>
        </w:rPr>
        <w:t>6</w:t>
      </w:r>
      <w:r w:rsidR="00C022D5" w:rsidRPr="00286464">
        <w:rPr>
          <w:rPrChange w:id="346" w:author="Ian Hussey" w:date="2020-06-23T11:51:00Z">
            <w:rPr/>
          </w:rPrChange>
        </w:rPr>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ins w:id="347" w:author="Ian Hussey" w:date="2020-06-23T11:08:00Z">
                <w:rPr>
                  <w:rFonts w:ascii="Cambria Math" w:hAnsi="Cambria Math"/>
                  <w:i/>
                </w:rPr>
              </w:ins>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ins w:id="348" w:author="Ian Hussey" w:date="2020-06-23T11:08:00Z">
                  <w:rPr>
                    <w:rFonts w:ascii="Cambria Math" w:hAnsi="Cambria Math"/>
                    <w:i/>
                  </w:rPr>
                </w:ins>
              </m:ctrlPr>
            </m:fPr>
            <m:num>
              <m:sSup>
                <m:sSupPr>
                  <m:ctrlPr>
                    <w:ins w:id="349" w:author="Ian Hussey" w:date="2020-06-23T11:08:00Z">
                      <w:rPr>
                        <w:rFonts w:ascii="Cambria Math" w:hAnsi="Cambria Math"/>
                        <w:i/>
                      </w:rPr>
                    </w:ins>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ins w:id="350" w:author="Ian Hussey" w:date="2020-06-23T11:08:00Z">
                      <w:rPr>
                        <w:rFonts w:ascii="Cambria Math" w:hAnsi="Cambria Math"/>
                        <w:i/>
                      </w:rPr>
                    </w:ins>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55BBF562"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del w:id="351" w:author="Ian Hussey" w:date="2020-06-23T11:47:00Z">
        <w:r w:rsidR="00E30509" w:rsidRPr="00D63ACE" w:rsidDel="008A3489">
          <w:delText>.53</w:delText>
        </w:r>
      </w:del>
      <w:ins w:id="352" w:author="Ian Hussey" w:date="2020-06-23T11:47:00Z">
        <w:r w:rsidR="008A3489">
          <w:t>.51</w:t>
        </w:r>
      </w:ins>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ins w:id="353" w:author="Ian Hussey" w:date="2020-06-23T11:49:00Z">
        <w:r w:rsidR="00CC336F">
          <w:t>3</w:t>
        </w:r>
      </w:ins>
      <w:del w:id="354" w:author="Ian Hussey" w:date="2020-06-23T11:49:00Z">
        <w:r w:rsidR="00E95860" w:rsidRPr="00D63ACE" w:rsidDel="00CC336F">
          <w:delText>1</w:delText>
        </w:r>
      </w:del>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ins w:id="355" w:author="Ian Hussey" w:date="2020-06-23T11:50:00Z">
        <w:r w:rsidR="00CC336F">
          <w:t>5</w:t>
        </w:r>
      </w:ins>
      <w:del w:id="356" w:author="Ian Hussey" w:date="2020-06-23T11:50:00Z">
        <w:r w:rsidR="001B01EB" w:rsidRPr="00D63ACE" w:rsidDel="00CC336F">
          <w:delText>0</w:delText>
        </w:r>
      </w:del>
      <w:r w:rsidR="00134C4C" w:rsidRPr="00D63ACE">
        <w:t xml:space="preserve"> minutes and </w:t>
      </w:r>
      <w:r w:rsidR="006B68F3" w:rsidRPr="00D63ACE">
        <w:t>2.5 hours</w:t>
      </w:r>
      <w:r w:rsidR="00134C4C" w:rsidRPr="00D63ACE">
        <w:t xml:space="preserve"> </w:t>
      </w:r>
      <w:ins w:id="357" w:author="Chad Evert Drake" w:date="2020-06-17T14:06:00Z">
        <w:r w:rsidR="0078629A">
          <w:t xml:space="preserve">to </w:t>
        </w:r>
      </w:ins>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C211018" w14:textId="12D37C54" w:rsidR="00C85250"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commentRangeStart w:id="358"/>
      <w:r w:rsidR="004051DB" w:rsidRPr="00D63ACE">
        <w:t xml:space="preserve">wield better stimulus control </w:t>
      </w:r>
      <w:commentRangeEnd w:id="358"/>
      <w:r w:rsidR="0078629A">
        <w:rPr>
          <w:rStyle w:val="CommentReference"/>
        </w:rPr>
        <w:commentReference w:id="358"/>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ins w:id="359" w:author="Chad Evert Drake" w:date="2020-06-17T14:11:00Z">
        <w:r w:rsidR="0078629A">
          <w:t xml:space="preserve"> factor into IRAP performance</w:t>
        </w:r>
      </w:ins>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381C18" w:rsidRPr="00D63ACE">
        <w:instrText xml:space="preserve"> ADDIN ZOTERO_ITEM CSL_CITATION {"citationID":"XczvTQ6V","properties":{"formattedCitation":"(Hussey et al., 2016)","plainCitation":"(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schema":"https://github.com/citation-style-language/schema/raw/master/csl-citation.json"} </w:instrText>
      </w:r>
      <w:r w:rsidR="00381C18" w:rsidRPr="00D63ACE">
        <w:fldChar w:fldCharType="separate"/>
      </w:r>
      <w:r w:rsidR="00381C18" w:rsidRPr="00D63ACE">
        <w:t>(Hussey et al., 2016)</w:t>
      </w:r>
      <w:r w:rsidR="00381C18" w:rsidRPr="00D63ACE">
        <w:fldChar w:fldCharType="end"/>
      </w:r>
      <w:del w:id="360" w:author="Chad Evert Drake" w:date="2020-06-17T14:11:00Z">
        <w:r w:rsidR="00381C18" w:rsidRPr="00D63ACE" w:rsidDel="0078629A">
          <w:delText xml:space="preserve">; </w:delText>
        </w:r>
        <w:r w:rsidR="000901D4" w:rsidRPr="00D63ACE" w:rsidDel="0078629A">
          <w:delText>or</w:delText>
        </w:r>
      </w:del>
      <w:ins w:id="361" w:author="Ian Hussey" w:date="2020-06-23T11:45:00Z">
        <w:r w:rsidR="00F047C3">
          <w:t xml:space="preserve">, or </w:t>
        </w:r>
      </w:ins>
      <w:ins w:id="362" w:author="Ian Hussey" w:date="2020-06-23T11:46:00Z">
        <w:r w:rsidR="00F047C3">
          <w:t xml:space="preserve">the </w:t>
        </w:r>
      </w:ins>
      <w:ins w:id="363" w:author="Chad Evert Drake" w:date="2020-06-17T14:11:00Z">
        <w:del w:id="364" w:author="Ian Hussey" w:date="2020-06-23T11:45:00Z">
          <w:r w:rsidR="0078629A" w:rsidDel="00F047C3">
            <w:delText xml:space="preserve">. </w:delText>
          </w:r>
        </w:del>
      </w:ins>
      <w:ins w:id="365" w:author="Ian Hussey" w:date="2020-06-23T11:45:00Z">
        <w:r w:rsidR="00F047C3" w:rsidRPr="00B710F6">
          <w:t xml:space="preserve">instructions </w:t>
        </w:r>
        <w:del w:id="366" w:author="Ian Hussey" w:date="2020-06-17T22:34:00Z">
          <w:r w:rsidR="00F047C3" w:rsidRPr="00B710F6" w:rsidDel="000A42B3">
            <w:delText xml:space="preserve">rules </w:delText>
          </w:r>
        </w:del>
        <w:r w:rsidR="00F047C3" w:rsidRPr="00B710F6">
          <w:t xml:space="preserve">presented before each block that </w:t>
        </w:r>
        <w:del w:id="367" w:author="Ian Hussey" w:date="2020-06-17T22:34:00Z">
          <w:r w:rsidR="00F047C3" w:rsidRPr="00B710F6" w:rsidDel="000A42B3">
            <w:delText xml:space="preserve">indicate </w:delText>
          </w:r>
        </w:del>
        <w:r w:rsidR="00F047C3" w:rsidRPr="001D663A">
          <w:t xml:space="preserve">specify the </w:t>
        </w:r>
        <w:del w:id="368" w:author="Ian Hussey" w:date="2020-06-17T22:34:00Z">
          <w:r w:rsidR="00F047C3" w:rsidRPr="001D663A" w:rsidDel="000A42B3">
            <w:delText xml:space="preserve">how the participant should </w:delText>
          </w:r>
        </w:del>
        <w:r w:rsidR="00F047C3" w:rsidRPr="001D663A">
          <w:t>responding rules for that block</w:t>
        </w:r>
        <w:r w:rsidR="00F047C3" w:rsidDel="00F047C3">
          <w:t xml:space="preserve"> </w:t>
        </w:r>
      </w:ins>
      <w:ins w:id="369" w:author="Chad Evert Drake" w:date="2020-06-17T14:11:00Z">
        <w:del w:id="370" w:author="Ian Hussey" w:date="2020-06-23T11:45:00Z">
          <w:r w:rsidR="0078629A" w:rsidDel="00F047C3">
            <w:delText>Also,</w:delText>
          </w:r>
        </w:del>
      </w:ins>
      <w:del w:id="371" w:author="Ian Hussey" w:date="2020-06-23T11:45:00Z">
        <w:r w:rsidR="000901D4" w:rsidRPr="00D63ACE" w:rsidDel="00F047C3">
          <w:delText xml:space="preserve"> </w:delText>
        </w:r>
        <w:r w:rsidR="00381C18" w:rsidRPr="00D63ACE" w:rsidDel="00F047C3">
          <w:delText xml:space="preserve">the </w:delText>
        </w:r>
      </w:del>
      <w:ins w:id="372" w:author="Chad Evert Drake" w:date="2020-06-17T14:12:00Z">
        <w:del w:id="373" w:author="Ian Hussey" w:date="2020-06-23T11:45:00Z">
          <w:r w:rsidR="0078629A" w:rsidDel="00F047C3">
            <w:delText xml:space="preserve">particular emphases provided by </w:delText>
          </w:r>
        </w:del>
      </w:ins>
      <w:del w:id="374" w:author="Ian Hussey" w:date="2020-06-23T11:45:00Z">
        <w:r w:rsidR="00381C18" w:rsidRPr="00D63ACE" w:rsidDel="00F047C3">
          <w:delText>rules presented before each block that indicate how the participant should respond</w:delText>
        </w:r>
      </w:del>
      <w:ins w:id="375" w:author="Chad Evert Drake" w:date="2020-06-17T14:12:00Z">
        <w:del w:id="376" w:author="Ian Hussey" w:date="2020-06-23T11:45:00Z">
          <w:r w:rsidR="0078629A" w:rsidDel="00F047C3">
            <w:delText xml:space="preserve"> can influence IRAP performance</w:delText>
          </w:r>
        </w:del>
      </w:ins>
      <w:del w:id="377" w:author="Ian Hussey" w:date="2020-06-23T11:45:00Z">
        <w:r w:rsidR="00381C18" w:rsidRPr="00D63ACE" w:rsidDel="00F047C3">
          <w:delText xml:space="preserve">, even though they merely specify the responding rule within that block </w:delText>
        </w:r>
      </w:del>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del w:id="378" w:author="Ian Hussey" w:date="2020-06-23T11:39:00Z">
        <w:r w:rsidR="00A457A3" w:rsidRPr="00D63ACE" w:rsidDel="00683B3D">
          <w:delText>behaviour</w:delText>
        </w:r>
      </w:del>
      <w:ins w:id="379" w:author="Ian Hussey" w:date="2020-06-23T11:39:00Z">
        <w:r w:rsidR="00683B3D">
          <w:t>behavior</w:t>
        </w:r>
      </w:ins>
      <w:r w:rsidR="00A457A3" w:rsidRPr="00D63ACE">
        <w:t xml:space="preserve"> within the IRAP.</w:t>
      </w:r>
    </w:p>
    <w:p w14:paraId="30FAE22F" w14:textId="623A0859" w:rsidR="00C85250" w:rsidRPr="00D63ACE" w:rsidRDefault="00C85250" w:rsidP="003451D7">
      <w:pPr>
        <w:pStyle w:val="Heading2"/>
      </w:pPr>
      <w:r w:rsidRPr="00D63ACE">
        <w:t>Conclusion</w:t>
      </w:r>
      <w:r w:rsidR="001D3937" w:rsidRPr="00D63ACE">
        <w:t>s</w:t>
      </w:r>
    </w:p>
    <w:p w14:paraId="13AF3F8E" w14:textId="3B4C5089" w:rsidR="001D3937" w:rsidRPr="00D63ACE" w:rsidRDefault="001D3937" w:rsidP="001D3937">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w:t>
      </w:r>
      <w:commentRangeStart w:id="380"/>
      <w:r w:rsidRPr="00D63ACE">
        <w:rPr>
          <w:color w:val="000000" w:themeColor="text1"/>
        </w:rPr>
        <w:t xml:space="preserve">prerequisite for validity </w:t>
      </w:r>
      <w:commentRangeEnd w:id="380"/>
      <w:r w:rsidR="001E451C">
        <w:rPr>
          <w:rStyle w:val="CommentReference"/>
        </w:rPr>
        <w:commentReference w:id="380"/>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BE0270" w:rsidRPr="00D63ACE">
        <w:rPr>
          <w:color w:val="000000" w:themeColor="text1"/>
        </w:rPr>
        <w:lastRenderedPageBreak/>
        <w:t xml:space="preserve">other </w:t>
      </w:r>
      <w:r w:rsidRPr="00D63ACE">
        <w:rPr>
          <w:color w:val="000000" w:themeColor="text1"/>
        </w:rPr>
        <w:t>meta-analyses of reliability</w:t>
      </w:r>
      <w:r w:rsidR="00BE0270" w:rsidRPr="00D63ACE">
        <w:rPr>
          <w:color w:val="000000" w:themeColor="text1"/>
        </w:rPr>
        <w:t xml:space="preserve"> </w:t>
      </w:r>
      <w:r w:rsidRPr="00D63ACE">
        <w:rPr>
          <w:color w:val="000000" w:themeColor="text1"/>
        </w:rPr>
        <w:t xml:space="preserve">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exceptionally cautious when choosing to use the IRAP in their research, or when interpreting the results of IRAP studies. </w:t>
      </w:r>
    </w:p>
    <w:p w14:paraId="70B631FC" w14:textId="77777777" w:rsidR="001D3937" w:rsidRPr="00D63ACE" w:rsidRDefault="001D3937" w:rsidP="001D3937"/>
    <w:p w14:paraId="1904BA03" w14:textId="77777777" w:rsidR="003451D7" w:rsidRPr="00D63ACE" w:rsidRDefault="003451D7" w:rsidP="003451D7"/>
    <w:p w14:paraId="7362C058" w14:textId="587EF187" w:rsidR="001F34C8" w:rsidRPr="00D63ACE" w:rsidRDefault="00C85250" w:rsidP="003451D7">
      <w:r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697A8079" w14:textId="77777777" w:rsidR="00F7294E" w:rsidRPr="00F7294E" w:rsidRDefault="004559D9" w:rsidP="00F7294E">
      <w:pPr>
        <w:pStyle w:val="Bibliography"/>
        <w:rPr>
          <w:rFonts w:cs="CMU Serif Roman"/>
        </w:rPr>
      </w:pPr>
      <w:r w:rsidRPr="00D63ACE">
        <w:fldChar w:fldCharType="begin"/>
      </w:r>
      <w:r w:rsidR="00070122">
        <w:instrText xml:space="preserve"> ADDIN ZOTERO_BIBL {"uncited":[],"omitted":[],"custom":[]} CSL_BIBLIOGRAPHY </w:instrText>
      </w:r>
      <w:r w:rsidRPr="00D63ACE">
        <w:fldChar w:fldCharType="separate"/>
      </w:r>
      <w:r w:rsidR="00F7294E" w:rsidRPr="00F7294E">
        <w:rPr>
          <w:rFonts w:cs="CMU Serif Roman"/>
        </w:rPr>
        <w:t xml:space="preserve">Barnes-Holmes, D., Barnes-Holmes, Y., Stewart, I., &amp; Boles, S. (2010). A sketch of the Implicit Relational Assessment Procedure (IRAP) and the Relational Elaboration and Coherence (REC) model. </w:t>
      </w:r>
      <w:r w:rsidR="00F7294E" w:rsidRPr="00F7294E">
        <w:rPr>
          <w:rFonts w:cs="CMU Serif Roman"/>
          <w:i/>
          <w:iCs/>
        </w:rPr>
        <w:t>The Psychological Record</w:t>
      </w:r>
      <w:r w:rsidR="00F7294E" w:rsidRPr="00F7294E">
        <w:rPr>
          <w:rFonts w:cs="CMU Serif Roman"/>
        </w:rPr>
        <w:t xml:space="preserve">, </w:t>
      </w:r>
      <w:r w:rsidR="00F7294E" w:rsidRPr="00F7294E">
        <w:rPr>
          <w:rFonts w:cs="CMU Serif Roman"/>
          <w:i/>
          <w:iCs/>
        </w:rPr>
        <w:t>60</w:t>
      </w:r>
      <w:r w:rsidR="00F7294E" w:rsidRPr="00F7294E">
        <w:rPr>
          <w:rFonts w:cs="CMU Serif Roman"/>
        </w:rPr>
        <w:t>, 527–542.</w:t>
      </w:r>
    </w:p>
    <w:p w14:paraId="1B9F86E3" w14:textId="77777777" w:rsidR="00F7294E" w:rsidRPr="00F7294E" w:rsidRDefault="00F7294E" w:rsidP="00F7294E">
      <w:pPr>
        <w:pStyle w:val="Bibliography"/>
        <w:rPr>
          <w:rFonts w:cs="CMU Serif Roman"/>
        </w:rPr>
      </w:pPr>
      <w:r w:rsidRPr="00F7294E">
        <w:rPr>
          <w:rFonts w:cs="CMU Serif Roman"/>
        </w:rPr>
        <w:t xml:space="preserve">Barnes-Holmes, D., &amp; Hussey, I. (2016). The functional-cognitive meta-theoretical framework: Reflections, possible clarifications and how to move forward. </w:t>
      </w:r>
      <w:r w:rsidRPr="00F7294E">
        <w:rPr>
          <w:rFonts w:cs="CMU Serif Roman"/>
          <w:i/>
          <w:iCs/>
        </w:rPr>
        <w:t>International Journal of Psychology</w:t>
      </w:r>
      <w:r w:rsidRPr="00F7294E">
        <w:rPr>
          <w:rFonts w:cs="CMU Serif Roman"/>
        </w:rPr>
        <w:t xml:space="preserve">, </w:t>
      </w:r>
      <w:r w:rsidRPr="00F7294E">
        <w:rPr>
          <w:rFonts w:cs="CMU Serif Roman"/>
          <w:i/>
          <w:iCs/>
        </w:rPr>
        <w:t>51</w:t>
      </w:r>
      <w:r w:rsidRPr="00F7294E">
        <w:rPr>
          <w:rFonts w:cs="CMU Serif Roman"/>
        </w:rPr>
        <w:t>(1), 50–57. https://doi.org/10.1002/ijop.12166</w:t>
      </w:r>
    </w:p>
    <w:p w14:paraId="52067FA4" w14:textId="77777777" w:rsidR="00F7294E" w:rsidRPr="00F7294E" w:rsidRDefault="00F7294E" w:rsidP="00F7294E">
      <w:pPr>
        <w:pStyle w:val="Bibliography"/>
        <w:rPr>
          <w:rFonts w:cs="CMU Serif Roman"/>
        </w:rPr>
      </w:pPr>
      <w:r w:rsidRPr="00F7294E">
        <w:rPr>
          <w:rFonts w:cs="CMU Serif Roman"/>
        </w:rPr>
        <w:t xml:space="preserve">De Schryver, M., Hussey, I., De Neve, J., Cartwright, A., &amp; Barnes-Holmes, D. (2018). The PIIRAP: An alternative scoring algorithm for the IRAP using a probabilistic semiparametric effect size measure. </w:t>
      </w:r>
      <w:r w:rsidRPr="00F7294E">
        <w:rPr>
          <w:rFonts w:cs="CMU Serif Roman"/>
          <w:i/>
          <w:iCs/>
        </w:rPr>
        <w:t>Journal of Contextual Behavioral Science</w:t>
      </w:r>
      <w:r w:rsidRPr="00F7294E">
        <w:rPr>
          <w:rFonts w:cs="CMU Serif Roman"/>
        </w:rPr>
        <w:t xml:space="preserve">, </w:t>
      </w:r>
      <w:r w:rsidRPr="00F7294E">
        <w:rPr>
          <w:rFonts w:cs="CMU Serif Roman"/>
          <w:i/>
          <w:iCs/>
        </w:rPr>
        <w:t>7</w:t>
      </w:r>
      <w:r w:rsidRPr="00F7294E">
        <w:rPr>
          <w:rFonts w:cs="CMU Serif Roman"/>
        </w:rPr>
        <w:t>, 97–103. https://doi.org/10.1016/j.jcbs.2018.01.001</w:t>
      </w:r>
    </w:p>
    <w:p w14:paraId="5E5B93DD" w14:textId="77777777" w:rsidR="00F7294E" w:rsidRPr="00F7294E" w:rsidRDefault="00F7294E" w:rsidP="00F7294E">
      <w:pPr>
        <w:pStyle w:val="Bibliography"/>
        <w:rPr>
          <w:rFonts w:cs="CMU Serif Roman"/>
        </w:rPr>
      </w:pPr>
      <w:r w:rsidRPr="00F7294E">
        <w:rPr>
          <w:rFonts w:cs="CMU Serif Roman"/>
        </w:rPr>
        <w:t xml:space="preserve">Devezer, B., Navarro, D. J., Vandekerckhove, J., &amp; Buzbas, E. O. (2020). The case for formal methodology in scientific reform. </w:t>
      </w:r>
      <w:r w:rsidRPr="00F7294E">
        <w:rPr>
          <w:rFonts w:cs="CMU Serif Roman"/>
          <w:i/>
          <w:iCs/>
        </w:rPr>
        <w:t>Preprint</w:t>
      </w:r>
      <w:r w:rsidRPr="00F7294E">
        <w:rPr>
          <w:rFonts w:cs="CMU Serif Roman"/>
        </w:rPr>
        <w:t>. https://doi.org/10.1101/2020.04.26.048306</w:t>
      </w:r>
    </w:p>
    <w:p w14:paraId="7A446497" w14:textId="77777777" w:rsidR="00F7294E" w:rsidRPr="00F7294E" w:rsidRDefault="00F7294E" w:rsidP="00F7294E">
      <w:pPr>
        <w:pStyle w:val="Bibliography"/>
        <w:rPr>
          <w:rFonts w:cs="CMU Serif Roman"/>
        </w:rPr>
      </w:pPr>
      <w:r w:rsidRPr="00F7294E">
        <w:rPr>
          <w:rFonts w:cs="CMU Serif Roman"/>
        </w:rPr>
        <w:t xml:space="preserve">Drake, C. E., Kramer, S., Sain, T., Swiatek, R., Kohn, K., &amp; Murphy, M. (2015). Exploring the reliability and convergent validity of implicit racial evaluations. </w:t>
      </w:r>
      <w:r w:rsidRPr="00F7294E">
        <w:rPr>
          <w:rFonts w:cs="CMU Serif Roman"/>
          <w:i/>
          <w:iCs/>
        </w:rPr>
        <w:t>Behavior and Social Issues</w:t>
      </w:r>
      <w:r w:rsidRPr="00F7294E">
        <w:rPr>
          <w:rFonts w:cs="CMU Serif Roman"/>
        </w:rPr>
        <w:t xml:space="preserve">, </w:t>
      </w:r>
      <w:r w:rsidRPr="00F7294E">
        <w:rPr>
          <w:rFonts w:cs="CMU Serif Roman"/>
          <w:i/>
          <w:iCs/>
        </w:rPr>
        <w:t>24</w:t>
      </w:r>
      <w:r w:rsidRPr="00F7294E">
        <w:rPr>
          <w:rFonts w:cs="CMU Serif Roman"/>
        </w:rPr>
        <w:t>. https://doi.org/10.5210/bsi.v24i0.5496</w:t>
      </w:r>
    </w:p>
    <w:p w14:paraId="2CD3F6DC" w14:textId="77777777" w:rsidR="00F7294E" w:rsidRPr="00F7294E" w:rsidRDefault="00F7294E" w:rsidP="00F7294E">
      <w:pPr>
        <w:pStyle w:val="Bibliography"/>
        <w:rPr>
          <w:rFonts w:cs="CMU Serif Roman"/>
        </w:rPr>
      </w:pPr>
      <w:r w:rsidRPr="00F7294E">
        <w:rPr>
          <w:rFonts w:cs="CMU Serif Roman"/>
        </w:rPr>
        <w:t xml:space="preserve">Drake, C. E., </w:t>
      </w:r>
      <w:proofErr w:type="spellStart"/>
      <w:r w:rsidRPr="00F7294E">
        <w:rPr>
          <w:rFonts w:cs="CMU Serif Roman"/>
        </w:rPr>
        <w:t>Primeaux</w:t>
      </w:r>
      <w:proofErr w:type="spellEnd"/>
      <w:r w:rsidRPr="00F7294E">
        <w:rPr>
          <w:rFonts w:cs="CMU Serif Roman"/>
        </w:rPr>
        <w:t xml:space="preserve">, S., &amp; Thomas, J. (2018). Comparing Implicit Gender Stereotypes Between Women and Men with the Implicit Relational </w:t>
      </w:r>
      <w:r w:rsidRPr="00F7294E">
        <w:rPr>
          <w:rFonts w:cs="CMU Serif Roman"/>
        </w:rPr>
        <w:lastRenderedPageBreak/>
        <w:t xml:space="preserve">Assessment Procedure. </w:t>
      </w:r>
      <w:r w:rsidRPr="00F7294E">
        <w:rPr>
          <w:rFonts w:cs="CMU Serif Roman"/>
          <w:i/>
          <w:iCs/>
        </w:rPr>
        <w:t>Gender Issues</w:t>
      </w:r>
      <w:r w:rsidRPr="00F7294E">
        <w:rPr>
          <w:rFonts w:cs="CMU Serif Roman"/>
        </w:rPr>
        <w:t xml:space="preserve">, </w:t>
      </w:r>
      <w:r w:rsidRPr="00F7294E">
        <w:rPr>
          <w:rFonts w:cs="CMU Serif Roman"/>
          <w:i/>
          <w:iCs/>
        </w:rPr>
        <w:t>35</w:t>
      </w:r>
      <w:r w:rsidRPr="00F7294E">
        <w:rPr>
          <w:rFonts w:cs="CMU Serif Roman"/>
        </w:rPr>
        <w:t>(1), 3–20. https://doi.org/10.1007/s12147-017-9189-6</w:t>
      </w:r>
    </w:p>
    <w:p w14:paraId="5AB20F17" w14:textId="77777777" w:rsidR="00F7294E" w:rsidRPr="00F7294E" w:rsidRDefault="00F7294E" w:rsidP="00F7294E">
      <w:pPr>
        <w:pStyle w:val="Bibliography"/>
        <w:rPr>
          <w:rFonts w:cs="CMU Serif Roman"/>
        </w:rPr>
      </w:pPr>
      <w:r w:rsidRPr="00F7294E">
        <w:rPr>
          <w:rFonts w:cs="CMU Serif Roman"/>
        </w:rPr>
        <w:t xml:space="preserve">Drake, C. E., Seymour, K. H., &amp; Habib, R. (2016). Testing the IRAP: Exploring the Reliability and Fakability of an Idiographic Approach to Interpersonal Attitudes. </w:t>
      </w:r>
      <w:r w:rsidRPr="00F7294E">
        <w:rPr>
          <w:rFonts w:cs="CMU Serif Roman"/>
          <w:i/>
          <w:iCs/>
        </w:rPr>
        <w:t>The Psychological Record</w:t>
      </w:r>
      <w:r w:rsidRPr="00F7294E">
        <w:rPr>
          <w:rFonts w:cs="CMU Serif Roman"/>
        </w:rPr>
        <w:t xml:space="preserve">, </w:t>
      </w:r>
      <w:r w:rsidRPr="00F7294E">
        <w:rPr>
          <w:rFonts w:cs="CMU Serif Roman"/>
          <w:i/>
          <w:iCs/>
        </w:rPr>
        <w:t>66</w:t>
      </w:r>
      <w:r w:rsidRPr="00F7294E">
        <w:rPr>
          <w:rFonts w:cs="CMU Serif Roman"/>
        </w:rPr>
        <w:t>(1), 153–163. https://doi.org/10.1007/s40732-015-0160-1</w:t>
      </w:r>
    </w:p>
    <w:p w14:paraId="7BF9D5E5" w14:textId="77777777" w:rsidR="00F7294E" w:rsidRPr="00F7294E" w:rsidRDefault="00F7294E" w:rsidP="00F7294E">
      <w:pPr>
        <w:pStyle w:val="Bibliography"/>
        <w:rPr>
          <w:rFonts w:cs="CMU Serif Roman"/>
        </w:rPr>
      </w:pPr>
      <w:r w:rsidRPr="00F7294E">
        <w:rPr>
          <w:rFonts w:cs="CMU Serif Roman"/>
        </w:rPr>
        <w:t xml:space="preserve">Finn, M., Barnes-Holmes, D., Hussey, I., &amp; Graddy, J. (2016). Exploring the Behavioral Dynamics of the Implicit Relational Assessment Procedure: The Impact of Three Types of Introductory Rules. </w:t>
      </w:r>
      <w:r w:rsidRPr="00F7294E">
        <w:rPr>
          <w:rFonts w:cs="CMU Serif Roman"/>
          <w:i/>
          <w:iCs/>
        </w:rPr>
        <w:t>The Psychological Record</w:t>
      </w:r>
      <w:r w:rsidRPr="00F7294E">
        <w:rPr>
          <w:rFonts w:cs="CMU Serif Roman"/>
        </w:rPr>
        <w:t>, 1–13.</w:t>
      </w:r>
    </w:p>
    <w:p w14:paraId="3A8FABA7" w14:textId="77777777" w:rsidR="00F7294E" w:rsidRPr="00F7294E" w:rsidRDefault="00F7294E" w:rsidP="00F7294E">
      <w:pPr>
        <w:pStyle w:val="Bibliography"/>
        <w:rPr>
          <w:rFonts w:cs="CMU Serif Roman"/>
        </w:rPr>
      </w:pPr>
      <w:r w:rsidRPr="00F7294E">
        <w:rPr>
          <w:rFonts w:cs="CMU Serif Roman"/>
        </w:rPr>
        <w:t xml:space="preserve">Gawronski, B., &amp; De Houwer, J. (2011). Implicit measures in social and personality psychology. In C. M. Judd (Ed.), </w:t>
      </w:r>
      <w:r w:rsidRPr="00F7294E">
        <w:rPr>
          <w:rFonts w:cs="CMU Serif Roman"/>
          <w:i/>
          <w:iCs/>
        </w:rPr>
        <w:t>Handbook of research methods in social and personality psychology</w:t>
      </w:r>
      <w:r w:rsidRPr="00F7294E">
        <w:rPr>
          <w:rFonts w:cs="CMU Serif Roman"/>
        </w:rPr>
        <w:t xml:space="preserve"> (Vol. 2). Cambridge University Press. 10.1017/CBO9780511996481.016</w:t>
      </w:r>
    </w:p>
    <w:p w14:paraId="34B8EA14" w14:textId="77777777" w:rsidR="00F7294E" w:rsidRPr="00F7294E" w:rsidRDefault="00F7294E" w:rsidP="00F7294E">
      <w:pPr>
        <w:pStyle w:val="Bibliography"/>
        <w:rPr>
          <w:rFonts w:cs="CMU Serif Roman"/>
        </w:rPr>
      </w:pPr>
      <w:r w:rsidRPr="00F7294E">
        <w:rPr>
          <w:rFonts w:cs="CMU Serif Roman"/>
        </w:rPr>
        <w:t xml:space="preserve">Golijani-Moghaddam, N., Hart, A., &amp; Dawson, D. L. (2013). The Implicit Relational Assessment Procedure: Emerging reliability and validity data. </w:t>
      </w:r>
      <w:r w:rsidRPr="00F7294E">
        <w:rPr>
          <w:rFonts w:cs="CMU Serif Roman"/>
          <w:i/>
          <w:iCs/>
        </w:rPr>
        <w:t>Journal of Contextual Behavioral Science</w:t>
      </w:r>
      <w:r w:rsidRPr="00F7294E">
        <w:rPr>
          <w:rFonts w:cs="CMU Serif Roman"/>
        </w:rPr>
        <w:t xml:space="preserve">, </w:t>
      </w:r>
      <w:r w:rsidRPr="00F7294E">
        <w:rPr>
          <w:rFonts w:cs="CMU Serif Roman"/>
          <w:i/>
          <w:iCs/>
        </w:rPr>
        <w:t>2</w:t>
      </w:r>
      <w:r w:rsidRPr="00F7294E">
        <w:rPr>
          <w:rFonts w:cs="CMU Serif Roman"/>
        </w:rPr>
        <w:t>(3–4), 105–119. https://doi.org/10.1016/j.jcbs.2013.05.002</w:t>
      </w:r>
    </w:p>
    <w:p w14:paraId="34F8D4E3" w14:textId="77777777" w:rsidR="00F7294E" w:rsidRPr="00F7294E" w:rsidRDefault="00F7294E" w:rsidP="00F7294E">
      <w:pPr>
        <w:pStyle w:val="Bibliography"/>
        <w:rPr>
          <w:rFonts w:cs="CMU Serif Roman"/>
        </w:rPr>
      </w:pPr>
      <w:r w:rsidRPr="00F7294E">
        <w:rPr>
          <w:rFonts w:cs="CMU Serif Roman"/>
        </w:rPr>
        <w:t xml:space="preserve">Greenwald, A. G., &amp; Lai, C. K. (2020). Implicit Social Cognition. </w:t>
      </w:r>
      <w:r w:rsidRPr="00F7294E">
        <w:rPr>
          <w:rFonts w:cs="CMU Serif Roman"/>
          <w:i/>
          <w:iCs/>
        </w:rPr>
        <w:t>Annual Review of Psychology</w:t>
      </w:r>
      <w:r w:rsidRPr="00F7294E">
        <w:rPr>
          <w:rFonts w:cs="CMU Serif Roman"/>
        </w:rPr>
        <w:t xml:space="preserve">, </w:t>
      </w:r>
      <w:r w:rsidRPr="00F7294E">
        <w:rPr>
          <w:rFonts w:cs="CMU Serif Roman"/>
          <w:i/>
          <w:iCs/>
        </w:rPr>
        <w:t>71</w:t>
      </w:r>
      <w:r w:rsidRPr="00F7294E">
        <w:rPr>
          <w:rFonts w:cs="CMU Serif Roman"/>
        </w:rPr>
        <w:t>(1), 419–445. https://doi.org/10.1146/annurev-psych-010419-050837</w:t>
      </w:r>
    </w:p>
    <w:p w14:paraId="490BD737" w14:textId="77777777" w:rsidR="00F7294E" w:rsidRPr="00F7294E" w:rsidRDefault="00F7294E" w:rsidP="00F7294E">
      <w:pPr>
        <w:pStyle w:val="Bibliography"/>
        <w:rPr>
          <w:rFonts w:cs="CMU Serif Roman"/>
        </w:rPr>
      </w:pPr>
      <w:r w:rsidRPr="00F7294E">
        <w:rPr>
          <w:rFonts w:cs="CMU Serif Roman"/>
        </w:rPr>
        <w:lastRenderedPageBreak/>
        <w:t xml:space="preserve">Greenwald, A. G., McGhee, D. E., &amp; Schwartz, J. L. (1998). Measuring individual differences in implicit cognition: The Implicit Association Test. </w:t>
      </w:r>
      <w:r w:rsidRPr="00F7294E">
        <w:rPr>
          <w:rFonts w:cs="CMU Serif Roman"/>
          <w:i/>
          <w:iCs/>
        </w:rPr>
        <w:t>Journal of Personality and Social Psychology</w:t>
      </w:r>
      <w:r w:rsidRPr="00F7294E">
        <w:rPr>
          <w:rFonts w:cs="CMU Serif Roman"/>
        </w:rPr>
        <w:t xml:space="preserve">, </w:t>
      </w:r>
      <w:r w:rsidRPr="00F7294E">
        <w:rPr>
          <w:rFonts w:cs="CMU Serif Roman"/>
          <w:i/>
          <w:iCs/>
        </w:rPr>
        <w:t>74</w:t>
      </w:r>
      <w:r w:rsidRPr="00F7294E">
        <w:rPr>
          <w:rFonts w:cs="CMU Serif Roman"/>
        </w:rPr>
        <w:t>(6), 1464–1480. https://doi.org/10.1037/0022-3514.74.6.1464</w:t>
      </w:r>
    </w:p>
    <w:p w14:paraId="664C2F25" w14:textId="77777777" w:rsidR="00F7294E" w:rsidRPr="00F7294E" w:rsidRDefault="00F7294E" w:rsidP="00F7294E">
      <w:pPr>
        <w:pStyle w:val="Bibliography"/>
        <w:rPr>
          <w:rFonts w:cs="CMU Serif Roman"/>
        </w:rPr>
      </w:pPr>
      <w:r w:rsidRPr="00F7294E">
        <w:rPr>
          <w:rFonts w:cs="CMU Serif Roman"/>
        </w:rPr>
        <w:t xml:space="preserve">Hayes, S. C., &amp; Brownstein, A. J. (1986). Mentalism, behavior-behavior relations and a behavior-analytic view of the purposes of science. </w:t>
      </w:r>
      <w:r w:rsidRPr="00F7294E">
        <w:rPr>
          <w:rFonts w:cs="CMU Serif Roman"/>
          <w:i/>
          <w:iCs/>
        </w:rPr>
        <w:t>The Behavior Analyst</w:t>
      </w:r>
      <w:r w:rsidRPr="00F7294E">
        <w:rPr>
          <w:rFonts w:cs="CMU Serif Roman"/>
        </w:rPr>
        <w:t xml:space="preserve">, </w:t>
      </w:r>
      <w:r w:rsidRPr="00F7294E">
        <w:rPr>
          <w:rFonts w:cs="CMU Serif Roman"/>
          <w:i/>
          <w:iCs/>
        </w:rPr>
        <w:t>9</w:t>
      </w:r>
      <w:r w:rsidRPr="00F7294E">
        <w:rPr>
          <w:rFonts w:cs="CMU Serif Roman"/>
        </w:rPr>
        <w:t>, 175–190.</w:t>
      </w:r>
    </w:p>
    <w:p w14:paraId="13B99A4D" w14:textId="77777777" w:rsidR="00F7294E" w:rsidRPr="00F7294E" w:rsidRDefault="00F7294E" w:rsidP="00F7294E">
      <w:pPr>
        <w:pStyle w:val="Bibliography"/>
        <w:rPr>
          <w:rFonts w:cs="CMU Serif Roman"/>
        </w:rPr>
      </w:pPr>
      <w:r w:rsidRPr="00F7294E">
        <w:rPr>
          <w:rFonts w:cs="CMU Serif Roman"/>
        </w:rPr>
        <w:t xml:space="preserve">Hussey, I. (2020). The IRAP is not suitable for individual use due to very wide confidence intervals around D scores. </w:t>
      </w:r>
      <w:r w:rsidRPr="00F7294E">
        <w:rPr>
          <w:rFonts w:cs="CMU Serif Roman"/>
          <w:i/>
          <w:iCs/>
        </w:rPr>
        <w:t>Preprint</w:t>
      </w:r>
      <w:r w:rsidRPr="00F7294E">
        <w:rPr>
          <w:rFonts w:cs="CMU Serif Roman"/>
        </w:rPr>
        <w:t>. https://doi.org/10.31234/osf.io/w2ygr</w:t>
      </w:r>
    </w:p>
    <w:p w14:paraId="5261391D" w14:textId="77777777" w:rsidR="00F7294E" w:rsidRPr="00F7294E" w:rsidRDefault="00F7294E" w:rsidP="00F7294E">
      <w:pPr>
        <w:pStyle w:val="Bibliography"/>
        <w:rPr>
          <w:rFonts w:cs="CMU Serif Roman"/>
        </w:rPr>
      </w:pPr>
      <w:r w:rsidRPr="00F7294E">
        <w:rPr>
          <w:rFonts w:cs="CMU Serif Roman"/>
        </w:rPr>
        <w:t xml:space="preserve">Hussey, I., Barnes-Holmes, D., &amp; Barnes-Holmes, Y. (2015). From Relational Frame Theory to implicit attitudes and back again: Clarifying the link between RFT and IRAP research. </w:t>
      </w:r>
      <w:r w:rsidRPr="00F7294E">
        <w:rPr>
          <w:rFonts w:cs="CMU Serif Roman"/>
          <w:i/>
          <w:iCs/>
        </w:rPr>
        <w:t>Current Opinion in Psychology</w:t>
      </w:r>
      <w:r w:rsidRPr="00F7294E">
        <w:rPr>
          <w:rFonts w:cs="CMU Serif Roman"/>
        </w:rPr>
        <w:t xml:space="preserve">, </w:t>
      </w:r>
      <w:r w:rsidRPr="00F7294E">
        <w:rPr>
          <w:rFonts w:cs="CMU Serif Roman"/>
          <w:i/>
          <w:iCs/>
        </w:rPr>
        <w:t>2</w:t>
      </w:r>
      <w:r w:rsidRPr="00F7294E">
        <w:rPr>
          <w:rFonts w:cs="CMU Serif Roman"/>
        </w:rPr>
        <w:t>, 11–15. https://doi.org/10.1016/j.copsyc.2014.12.009</w:t>
      </w:r>
    </w:p>
    <w:p w14:paraId="76D8EFC3" w14:textId="77777777" w:rsidR="00F7294E" w:rsidRPr="00F7294E" w:rsidRDefault="00F7294E" w:rsidP="00F7294E">
      <w:pPr>
        <w:pStyle w:val="Bibliography"/>
        <w:rPr>
          <w:rFonts w:cs="CMU Serif Roman"/>
        </w:rPr>
      </w:pPr>
      <w:r w:rsidRPr="00F7294E">
        <w:rPr>
          <w:rFonts w:cs="CMU Serif Roman"/>
        </w:rPr>
        <w:t xml:space="preserve">Hussey, I., Daly, T., &amp; Barnes-Holmes, D. (2015). Life is Good, But Death Ain’t Bad Either: Counter-Intuitive Implicit Biases to Death in a Normative Population. </w:t>
      </w:r>
      <w:r w:rsidRPr="00F7294E">
        <w:rPr>
          <w:rFonts w:cs="CMU Serif Roman"/>
          <w:i/>
          <w:iCs/>
        </w:rPr>
        <w:t>The Psychological Record</w:t>
      </w:r>
      <w:r w:rsidRPr="00F7294E">
        <w:rPr>
          <w:rFonts w:cs="CMU Serif Roman"/>
        </w:rPr>
        <w:t xml:space="preserve">, </w:t>
      </w:r>
      <w:r w:rsidRPr="00F7294E">
        <w:rPr>
          <w:rFonts w:cs="CMU Serif Roman"/>
          <w:i/>
          <w:iCs/>
        </w:rPr>
        <w:t>65</w:t>
      </w:r>
      <w:r w:rsidRPr="00F7294E">
        <w:rPr>
          <w:rFonts w:cs="CMU Serif Roman"/>
        </w:rPr>
        <w:t>(4), 731–742. https://doi.org/10.1007/s40732-015-0142-3</w:t>
      </w:r>
    </w:p>
    <w:p w14:paraId="7B73110F" w14:textId="77777777" w:rsidR="00F7294E" w:rsidRPr="00F7294E" w:rsidRDefault="00F7294E" w:rsidP="00F7294E">
      <w:pPr>
        <w:pStyle w:val="Bibliography"/>
        <w:rPr>
          <w:rFonts w:cs="CMU Serif Roman"/>
        </w:rPr>
      </w:pPr>
      <w:r w:rsidRPr="00F7294E">
        <w:rPr>
          <w:rFonts w:cs="CMU Serif Roman"/>
        </w:rPr>
        <w:t xml:space="preserve">Hussey, I., &amp; Hughes, S. (2020). Hidden Invalidity Among 15 Commonly Used Measures in Social and Personality Psychology. </w:t>
      </w:r>
      <w:r w:rsidRPr="00F7294E">
        <w:rPr>
          <w:rFonts w:cs="CMU Serif Roman"/>
          <w:i/>
          <w:iCs/>
        </w:rPr>
        <w:t xml:space="preserve">Advances in Methods and </w:t>
      </w:r>
      <w:r w:rsidRPr="00F7294E">
        <w:rPr>
          <w:rFonts w:cs="CMU Serif Roman"/>
          <w:i/>
          <w:iCs/>
        </w:rPr>
        <w:lastRenderedPageBreak/>
        <w:t>Practices in Psychological Science</w:t>
      </w:r>
      <w:r w:rsidRPr="00F7294E">
        <w:rPr>
          <w:rFonts w:cs="CMU Serif Roman"/>
        </w:rPr>
        <w:t>, 2515245919882903. https://doi.org/10.1177/2515245919882903</w:t>
      </w:r>
    </w:p>
    <w:p w14:paraId="08626B28" w14:textId="77777777" w:rsidR="00F7294E" w:rsidRPr="00F7294E" w:rsidRDefault="00F7294E" w:rsidP="00F7294E">
      <w:pPr>
        <w:pStyle w:val="Bibliography"/>
        <w:rPr>
          <w:rFonts w:cs="CMU Serif Roman"/>
        </w:rPr>
      </w:pPr>
      <w:r w:rsidRPr="00F7294E">
        <w:rPr>
          <w:rFonts w:cs="CMU Serif Roman"/>
        </w:rPr>
        <w:t xml:space="preserve">Hussey, I., Mhaoileoin, D. N., Barnes-Holmes, D., Ohtsuki, T., Kishita, N., Hughes, S., &amp; Murphy, C. (2016). The IRAP Is Nonrelative but not </w:t>
      </w:r>
      <w:proofErr w:type="spellStart"/>
      <w:r w:rsidRPr="00F7294E">
        <w:rPr>
          <w:rFonts w:cs="CMU Serif Roman"/>
        </w:rPr>
        <w:t>Acontextual</w:t>
      </w:r>
      <w:proofErr w:type="spellEnd"/>
      <w:r w:rsidRPr="00F7294E">
        <w:rPr>
          <w:rFonts w:cs="CMU Serif Roman"/>
        </w:rPr>
        <w:t xml:space="preserve">: Changes to the Contrast Category Influence Men’s Dehumanization of Women. </w:t>
      </w:r>
      <w:r w:rsidRPr="00F7294E">
        <w:rPr>
          <w:rFonts w:cs="CMU Serif Roman"/>
          <w:i/>
          <w:iCs/>
        </w:rPr>
        <w:t>The Psychological Record</w:t>
      </w:r>
      <w:r w:rsidRPr="00F7294E">
        <w:rPr>
          <w:rFonts w:cs="CMU Serif Roman"/>
        </w:rPr>
        <w:t xml:space="preserve">, </w:t>
      </w:r>
      <w:r w:rsidRPr="00F7294E">
        <w:rPr>
          <w:rFonts w:cs="CMU Serif Roman"/>
          <w:i/>
          <w:iCs/>
        </w:rPr>
        <w:t>66</w:t>
      </w:r>
      <w:r w:rsidRPr="00F7294E">
        <w:rPr>
          <w:rFonts w:cs="CMU Serif Roman"/>
        </w:rPr>
        <w:t>(2), 291–299. https://doi.org/10.1007/s40732-016-0171-6</w:t>
      </w:r>
    </w:p>
    <w:p w14:paraId="42B59700" w14:textId="77777777" w:rsidR="00F7294E" w:rsidRPr="00F7294E" w:rsidRDefault="00F7294E" w:rsidP="00F7294E">
      <w:pPr>
        <w:pStyle w:val="Bibliography"/>
        <w:rPr>
          <w:rFonts w:cs="CMU Serif Roman"/>
        </w:rPr>
      </w:pPr>
      <w:r w:rsidRPr="00F7294E">
        <w:rPr>
          <w:rFonts w:cs="CMU Serif Roman"/>
        </w:rPr>
        <w:t xml:space="preserve">Hussey, I., Thompson, M., McEnteggart, C., Barnes-Holmes, D., &amp; Barnes-Holmes, Y. (2015). Interpreting and inverting with less cursing: A guide to interpreting IRAP data. </w:t>
      </w:r>
      <w:r w:rsidRPr="00F7294E">
        <w:rPr>
          <w:rFonts w:cs="CMU Serif Roman"/>
          <w:i/>
          <w:iCs/>
        </w:rPr>
        <w:t>Journal of Contextual Behavioral Science</w:t>
      </w:r>
      <w:r w:rsidRPr="00F7294E">
        <w:rPr>
          <w:rFonts w:cs="CMU Serif Roman"/>
        </w:rPr>
        <w:t xml:space="preserve">, </w:t>
      </w:r>
      <w:r w:rsidRPr="00F7294E">
        <w:rPr>
          <w:rFonts w:cs="CMU Serif Roman"/>
          <w:i/>
          <w:iCs/>
        </w:rPr>
        <w:t>4</w:t>
      </w:r>
      <w:r w:rsidRPr="00F7294E">
        <w:rPr>
          <w:rFonts w:cs="CMU Serif Roman"/>
        </w:rPr>
        <w:t>(3), 157–162. https://doi.org/10.1016/j.jcbs.2015.05.001</w:t>
      </w:r>
    </w:p>
    <w:p w14:paraId="4B6EC10D" w14:textId="77777777" w:rsidR="00F7294E" w:rsidRPr="00F7294E" w:rsidRDefault="00F7294E" w:rsidP="00F7294E">
      <w:pPr>
        <w:pStyle w:val="Bibliography"/>
        <w:rPr>
          <w:rFonts w:cs="CMU Serif Roman"/>
        </w:rPr>
      </w:pPr>
      <w:r w:rsidRPr="00F7294E">
        <w:rPr>
          <w:rFonts w:cs="CMU Serif Roman"/>
        </w:rPr>
        <w:t xml:space="preserve">Loevinger, J. (1957). Objective Tests as Instruments of Psychological Theory. </w:t>
      </w:r>
      <w:r w:rsidRPr="00F7294E">
        <w:rPr>
          <w:rFonts w:cs="CMU Serif Roman"/>
          <w:i/>
          <w:iCs/>
        </w:rPr>
        <w:t>Psychological Reports</w:t>
      </w:r>
      <w:r w:rsidRPr="00F7294E">
        <w:rPr>
          <w:rFonts w:cs="CMU Serif Roman"/>
        </w:rPr>
        <w:t xml:space="preserve">, </w:t>
      </w:r>
      <w:r w:rsidRPr="00F7294E">
        <w:rPr>
          <w:rFonts w:cs="CMU Serif Roman"/>
          <w:i/>
          <w:iCs/>
        </w:rPr>
        <w:t>3</w:t>
      </w:r>
      <w:r w:rsidRPr="00F7294E">
        <w:rPr>
          <w:rFonts w:cs="CMU Serif Roman"/>
        </w:rPr>
        <w:t>(3), 635–694. https://doi.org/10.2466/pr0.1957.3.3.635</w:t>
      </w:r>
    </w:p>
    <w:p w14:paraId="72F0F8B2" w14:textId="77777777" w:rsidR="00F7294E" w:rsidRPr="00F7294E" w:rsidRDefault="00F7294E" w:rsidP="00F7294E">
      <w:pPr>
        <w:pStyle w:val="Bibliography"/>
        <w:rPr>
          <w:rFonts w:cs="CMU Serif Roman"/>
        </w:rPr>
      </w:pPr>
      <w:r w:rsidRPr="00F7294E">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F7294E">
        <w:rPr>
          <w:rFonts w:cs="CMU Serif Roman"/>
          <w:i/>
          <w:iCs/>
        </w:rPr>
        <w:t>Journal of Behavior Therapy and Experimental Psychiatry</w:t>
      </w:r>
      <w:r w:rsidRPr="00F7294E">
        <w:rPr>
          <w:rFonts w:cs="CMU Serif Roman"/>
        </w:rPr>
        <w:t xml:space="preserve">, </w:t>
      </w:r>
      <w:r w:rsidRPr="00F7294E">
        <w:rPr>
          <w:rFonts w:cs="CMU Serif Roman"/>
          <w:i/>
          <w:iCs/>
        </w:rPr>
        <w:t>43</w:t>
      </w:r>
      <w:r w:rsidRPr="00F7294E">
        <w:rPr>
          <w:rFonts w:cs="CMU Serif Roman"/>
        </w:rPr>
        <w:t>(3), 922–930. https://doi.org/10.1016/j.jbtep.2012.02.001</w:t>
      </w:r>
    </w:p>
    <w:p w14:paraId="2181B0DD" w14:textId="77777777" w:rsidR="00F7294E" w:rsidRPr="00F7294E" w:rsidRDefault="00F7294E" w:rsidP="00F7294E">
      <w:pPr>
        <w:pStyle w:val="Bibliography"/>
        <w:rPr>
          <w:rFonts w:cs="CMU Serif Roman"/>
        </w:rPr>
      </w:pPr>
      <w:r w:rsidRPr="00F7294E">
        <w:rPr>
          <w:rFonts w:cs="CMU Serif Roman"/>
        </w:rPr>
        <w:t xml:space="preserve">Nosek, B. A., Bar-Anan, Y., Sriram, N., &amp; Greenwald, A. G. (2013). </w:t>
      </w:r>
      <w:r w:rsidRPr="00F7294E">
        <w:rPr>
          <w:rFonts w:cs="CMU Serif Roman"/>
          <w:i/>
          <w:iCs/>
        </w:rPr>
        <w:t>Understanding and using the Brief Implicit Association Test: Recommended scoring procedures</w:t>
      </w:r>
      <w:r w:rsidRPr="00F7294E">
        <w:rPr>
          <w:rFonts w:cs="CMU Serif Roman"/>
        </w:rPr>
        <w:t xml:space="preserve"> [Unpublished manuscript.]. http://ssrn.com/abstract=2196002</w:t>
      </w:r>
    </w:p>
    <w:p w14:paraId="076ACCDB" w14:textId="77777777" w:rsidR="00F7294E" w:rsidRPr="00F7294E" w:rsidRDefault="00F7294E" w:rsidP="00F7294E">
      <w:pPr>
        <w:pStyle w:val="Bibliography"/>
        <w:rPr>
          <w:rFonts w:cs="CMU Serif Roman"/>
        </w:rPr>
      </w:pPr>
      <w:r w:rsidRPr="00F7294E">
        <w:rPr>
          <w:rFonts w:cs="CMU Serif Roman"/>
        </w:rPr>
        <w:lastRenderedPageBreak/>
        <w:t xml:space="preserve">Olkin, I., </w:t>
      </w:r>
      <w:proofErr w:type="spellStart"/>
      <w:r w:rsidRPr="00F7294E">
        <w:rPr>
          <w:rFonts w:cs="CMU Serif Roman"/>
        </w:rPr>
        <w:t>Dahabreh</w:t>
      </w:r>
      <w:proofErr w:type="spellEnd"/>
      <w:r w:rsidRPr="00F7294E">
        <w:rPr>
          <w:rFonts w:cs="CMU Serif Roman"/>
        </w:rPr>
        <w:t xml:space="preserve">, I. J., &amp; </w:t>
      </w:r>
      <w:proofErr w:type="spellStart"/>
      <w:r w:rsidRPr="00F7294E">
        <w:rPr>
          <w:rFonts w:cs="CMU Serif Roman"/>
        </w:rPr>
        <w:t>Trikalinos</w:t>
      </w:r>
      <w:proofErr w:type="spellEnd"/>
      <w:r w:rsidRPr="00F7294E">
        <w:rPr>
          <w:rFonts w:cs="CMU Serif Roman"/>
        </w:rPr>
        <w:t xml:space="preserve">, T. A. (2012). GOSH - a graphical display of study heterogeneity. </w:t>
      </w:r>
      <w:r w:rsidRPr="00F7294E">
        <w:rPr>
          <w:rFonts w:cs="CMU Serif Roman"/>
          <w:i/>
          <w:iCs/>
        </w:rPr>
        <w:t>Research Synthesis Methods</w:t>
      </w:r>
      <w:r w:rsidRPr="00F7294E">
        <w:rPr>
          <w:rFonts w:cs="CMU Serif Roman"/>
        </w:rPr>
        <w:t xml:space="preserve">, </w:t>
      </w:r>
      <w:r w:rsidRPr="00F7294E">
        <w:rPr>
          <w:rFonts w:cs="CMU Serif Roman"/>
          <w:i/>
          <w:iCs/>
        </w:rPr>
        <w:t>3</w:t>
      </w:r>
      <w:r w:rsidRPr="00F7294E">
        <w:rPr>
          <w:rFonts w:cs="CMU Serif Roman"/>
        </w:rPr>
        <w:t>(3), 214–223. https://doi.org/10.1002/jrsm.1053</w:t>
      </w:r>
    </w:p>
    <w:p w14:paraId="27419460" w14:textId="77777777" w:rsidR="00F7294E" w:rsidRPr="00F7294E" w:rsidRDefault="00F7294E" w:rsidP="00F7294E">
      <w:pPr>
        <w:pStyle w:val="Bibliography"/>
        <w:rPr>
          <w:rFonts w:cs="CMU Serif Roman"/>
        </w:rPr>
      </w:pPr>
      <w:r w:rsidRPr="00F7294E">
        <w:rPr>
          <w:rFonts w:cs="CMU Serif Roman"/>
        </w:rPr>
        <w:t xml:space="preserve">Parsons, S. (2018). </w:t>
      </w:r>
      <w:proofErr w:type="spellStart"/>
      <w:r w:rsidRPr="00F7294E">
        <w:rPr>
          <w:rFonts w:cs="CMU Serif Roman"/>
          <w:i/>
          <w:iCs/>
        </w:rPr>
        <w:t>Visualising</w:t>
      </w:r>
      <w:proofErr w:type="spellEnd"/>
      <w:r w:rsidRPr="00F7294E">
        <w:rPr>
          <w:rFonts w:cs="CMU Serif Roman"/>
          <w:i/>
          <w:iCs/>
        </w:rPr>
        <w:t xml:space="preserve"> two approaches to explore reliability-power relationships</w:t>
      </w:r>
      <w:r w:rsidRPr="00F7294E">
        <w:rPr>
          <w:rFonts w:cs="CMU Serif Roman"/>
        </w:rPr>
        <w:t>. https://doi.org/10.31234/osf.io/qh5mf</w:t>
      </w:r>
    </w:p>
    <w:p w14:paraId="19E5DDCD" w14:textId="77777777" w:rsidR="00F7294E" w:rsidRPr="00F7294E" w:rsidRDefault="00F7294E" w:rsidP="00F7294E">
      <w:pPr>
        <w:pStyle w:val="Bibliography"/>
        <w:rPr>
          <w:rFonts w:cs="CMU Serif Roman"/>
        </w:rPr>
      </w:pPr>
      <w:r w:rsidRPr="00F7294E">
        <w:rPr>
          <w:rFonts w:cs="CMU Serif Roman"/>
        </w:rPr>
        <w:t xml:space="preserve">Parsons, S., </w:t>
      </w:r>
      <w:proofErr w:type="spellStart"/>
      <w:r w:rsidRPr="00F7294E">
        <w:rPr>
          <w:rFonts w:cs="CMU Serif Roman"/>
        </w:rPr>
        <w:t>Kruijt</w:t>
      </w:r>
      <w:proofErr w:type="spellEnd"/>
      <w:r w:rsidRPr="00F7294E">
        <w:rPr>
          <w:rFonts w:cs="CMU Serif Roman"/>
        </w:rPr>
        <w:t xml:space="preserve">, A.-W., &amp; Fox, E. (2019). Psychological Science Needs a Standard Practice of Reporting the Reliability of Cognitive-Behavioral Measurements. </w:t>
      </w:r>
      <w:r w:rsidRPr="00F7294E">
        <w:rPr>
          <w:rFonts w:cs="CMU Serif Roman"/>
          <w:i/>
          <w:iCs/>
        </w:rPr>
        <w:t>Advances in Methods and Practices in Psychological Science</w:t>
      </w:r>
      <w:r w:rsidRPr="00F7294E">
        <w:rPr>
          <w:rFonts w:cs="CMU Serif Roman"/>
        </w:rPr>
        <w:t xml:space="preserve">, </w:t>
      </w:r>
      <w:r w:rsidRPr="00F7294E">
        <w:rPr>
          <w:rFonts w:cs="CMU Serif Roman"/>
          <w:i/>
          <w:iCs/>
        </w:rPr>
        <w:t>2</w:t>
      </w:r>
      <w:r w:rsidRPr="00F7294E">
        <w:rPr>
          <w:rFonts w:cs="CMU Serif Roman"/>
        </w:rPr>
        <w:t>(4), 378–395. https://doi.org/10.1177/2515245919879695</w:t>
      </w:r>
    </w:p>
    <w:p w14:paraId="227ABA6C" w14:textId="77777777" w:rsidR="00F7294E" w:rsidRPr="00F7294E" w:rsidRDefault="00F7294E" w:rsidP="00F7294E">
      <w:pPr>
        <w:pStyle w:val="Bibliography"/>
        <w:rPr>
          <w:rFonts w:cs="CMU Serif Roman"/>
        </w:rPr>
      </w:pPr>
      <w:r w:rsidRPr="00F7294E">
        <w:rPr>
          <w:rFonts w:cs="CMU Serif Roman"/>
        </w:rPr>
        <w:t xml:space="preserve">Post, M. W. (2016). What to Do With “Moderate” Reliability and Validity Coefficients? </w:t>
      </w:r>
      <w:r w:rsidRPr="00F7294E">
        <w:rPr>
          <w:rFonts w:cs="CMU Serif Roman"/>
          <w:i/>
          <w:iCs/>
        </w:rPr>
        <w:t>Archives of Physical Medicine and Rehabilitation</w:t>
      </w:r>
      <w:r w:rsidRPr="00F7294E">
        <w:rPr>
          <w:rFonts w:cs="CMU Serif Roman"/>
        </w:rPr>
        <w:t xml:space="preserve">, </w:t>
      </w:r>
      <w:r w:rsidRPr="00F7294E">
        <w:rPr>
          <w:rFonts w:cs="CMU Serif Roman"/>
          <w:i/>
          <w:iCs/>
        </w:rPr>
        <w:t>97</w:t>
      </w:r>
      <w:r w:rsidRPr="00F7294E">
        <w:rPr>
          <w:rFonts w:cs="CMU Serif Roman"/>
        </w:rPr>
        <w:t>(7), 1051–1052. https://doi.org/10.1016/j.apmr.2016.04.001</w:t>
      </w:r>
    </w:p>
    <w:p w14:paraId="594E7682" w14:textId="77777777" w:rsidR="00F7294E" w:rsidRPr="00F7294E" w:rsidRDefault="00F7294E" w:rsidP="00F7294E">
      <w:pPr>
        <w:pStyle w:val="Bibliography"/>
        <w:rPr>
          <w:rFonts w:cs="CMU Serif Roman"/>
        </w:rPr>
      </w:pPr>
      <w:r w:rsidRPr="00F7294E">
        <w:rPr>
          <w:rFonts w:cs="CMU Serif Roman"/>
        </w:rPr>
        <w:t xml:space="preserve">R Core Team. (2020). </w:t>
      </w:r>
      <w:r w:rsidRPr="00F7294E">
        <w:rPr>
          <w:rFonts w:cs="CMU Serif Roman"/>
          <w:i/>
          <w:iCs/>
        </w:rPr>
        <w:t>R: A language and environment for statistical computing</w:t>
      </w:r>
      <w:r w:rsidRPr="00F7294E">
        <w:rPr>
          <w:rFonts w:cs="CMU Serif Roman"/>
        </w:rPr>
        <w:t xml:space="preserve"> (4.0) [Computer software]. R Foundation for Statistical Computing. https://www.R-project.org/</w:t>
      </w:r>
    </w:p>
    <w:p w14:paraId="322538B0" w14:textId="77777777" w:rsidR="00F7294E" w:rsidRPr="00F7294E" w:rsidRDefault="00F7294E" w:rsidP="00F7294E">
      <w:pPr>
        <w:pStyle w:val="Bibliography"/>
        <w:rPr>
          <w:rFonts w:cs="CMU Serif Roman"/>
        </w:rPr>
      </w:pPr>
      <w:r w:rsidRPr="00F7294E">
        <w:rPr>
          <w:rFonts w:cs="CMU Serif Roman"/>
        </w:rPr>
        <w:t xml:space="preserve">Revelle, W. (2016). </w:t>
      </w:r>
      <w:r w:rsidRPr="00F7294E">
        <w:rPr>
          <w:rFonts w:cs="CMU Serif Roman"/>
          <w:i/>
          <w:iCs/>
        </w:rPr>
        <w:t>psych: Procedures for Psychological, Psychometric, and Personality Research</w:t>
      </w:r>
      <w:r w:rsidRPr="00F7294E">
        <w:rPr>
          <w:rFonts w:cs="CMU Serif Roman"/>
        </w:rPr>
        <w:t>. Northwestern University. http://CRAN.R-project.org/package=psych</w:t>
      </w:r>
    </w:p>
    <w:p w14:paraId="58FC7B26" w14:textId="77777777" w:rsidR="00F7294E" w:rsidRPr="00F7294E" w:rsidRDefault="00F7294E" w:rsidP="00F7294E">
      <w:pPr>
        <w:pStyle w:val="Bibliography"/>
        <w:rPr>
          <w:rFonts w:cs="CMU Serif Roman"/>
        </w:rPr>
      </w:pPr>
      <w:r w:rsidRPr="00F7294E">
        <w:rPr>
          <w:rFonts w:cs="CMU Serif Roman"/>
        </w:rPr>
        <w:t xml:space="preserve">Vahey, N. A., Nicholson, E., &amp; Barnes-Holmes, D. (2015). A meta-analysis of criterion effects for the Implicit Relational Assessment Procedure (IRAP) in </w:t>
      </w:r>
      <w:r w:rsidRPr="00F7294E">
        <w:rPr>
          <w:rFonts w:cs="CMU Serif Roman"/>
        </w:rPr>
        <w:lastRenderedPageBreak/>
        <w:t xml:space="preserve">the clinical domain. </w:t>
      </w:r>
      <w:r w:rsidRPr="00F7294E">
        <w:rPr>
          <w:rFonts w:cs="CMU Serif Roman"/>
          <w:i/>
          <w:iCs/>
        </w:rPr>
        <w:t>Journal of Behavior Therapy and Experimental Psychiatry</w:t>
      </w:r>
      <w:r w:rsidRPr="00F7294E">
        <w:rPr>
          <w:rFonts w:cs="CMU Serif Roman"/>
        </w:rPr>
        <w:t xml:space="preserve">, </w:t>
      </w:r>
      <w:r w:rsidRPr="00F7294E">
        <w:rPr>
          <w:rFonts w:cs="CMU Serif Roman"/>
          <w:i/>
          <w:iCs/>
        </w:rPr>
        <w:t>48</w:t>
      </w:r>
      <w:r w:rsidRPr="00F7294E">
        <w:rPr>
          <w:rFonts w:cs="CMU Serif Roman"/>
        </w:rPr>
        <w:t>, 59–65. https://doi.org/10.1016/j.jbtep.2015.01.004</w:t>
      </w:r>
    </w:p>
    <w:p w14:paraId="690D3805" w14:textId="77777777" w:rsidR="00F7294E" w:rsidRPr="00F7294E" w:rsidRDefault="00F7294E" w:rsidP="00F7294E">
      <w:pPr>
        <w:pStyle w:val="Bibliography"/>
        <w:rPr>
          <w:rFonts w:cs="CMU Serif Roman"/>
        </w:rPr>
      </w:pPr>
      <w:r w:rsidRPr="00F7294E">
        <w:rPr>
          <w:rFonts w:cs="CMU Serif Roman"/>
        </w:rPr>
        <w:t xml:space="preserve">Viechtbauer, W. (2010). Conducting Meta-Analyses in R with the metafor Package. </w:t>
      </w:r>
      <w:r w:rsidRPr="00F7294E">
        <w:rPr>
          <w:rFonts w:cs="CMU Serif Roman"/>
          <w:i/>
          <w:iCs/>
        </w:rPr>
        <w:t>Journal of Statistical Software</w:t>
      </w:r>
      <w:r w:rsidRPr="00F7294E">
        <w:rPr>
          <w:rFonts w:cs="CMU Serif Roman"/>
        </w:rPr>
        <w:t xml:space="preserve">, </w:t>
      </w:r>
      <w:r w:rsidRPr="00F7294E">
        <w:rPr>
          <w:rFonts w:cs="CMU Serif Roman"/>
          <w:i/>
          <w:iCs/>
        </w:rPr>
        <w:t>36</w:t>
      </w:r>
      <w:r w:rsidRPr="00F7294E">
        <w:rPr>
          <w:rFonts w:cs="CMU Serif Roman"/>
        </w:rPr>
        <w:t>(3). https://doi.org/10.18637/jss.v036.i03</w:t>
      </w:r>
    </w:p>
    <w:p w14:paraId="61BE35A5" w14:textId="30DA25E8" w:rsidR="004559D9" w:rsidRPr="00D63ACE" w:rsidRDefault="004559D9" w:rsidP="00061147">
      <w:pPr>
        <w:ind w:firstLine="0"/>
      </w:pPr>
      <w:r w:rsidRPr="00D63ACE">
        <w:fldChar w:fldCharType="end"/>
      </w:r>
    </w:p>
    <w:sectPr w:rsidR="004559D9" w:rsidRPr="00D63ACE" w:rsidSect="00D63ACE">
      <w:headerReference w:type="default" r:id="rId23"/>
      <w:headerReference w:type="first" r:id="rId24"/>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had Evert Drake" w:date="2020-06-17T11:36:00Z" w:initials="CED">
    <w:p w14:paraId="23CB2570" w14:textId="21DE5514" w:rsidR="009D161D" w:rsidRDefault="009D161D">
      <w:pPr>
        <w:pStyle w:val="CommentText"/>
      </w:pPr>
      <w:r>
        <w:rPr>
          <w:rStyle w:val="CommentReference"/>
        </w:rPr>
        <w:annotationRef/>
      </w:r>
      <w:r w:rsidR="000116BA">
        <w:rPr>
          <w:rStyle w:val="CommentReference"/>
        </w:rPr>
        <w:t xml:space="preserve">A bit </w:t>
      </w:r>
      <w:r>
        <w:t>unclear</w:t>
      </w:r>
    </w:p>
  </w:comment>
  <w:comment w:id="18" w:author="Chad Evert Drake" w:date="2020-06-17T11:39:00Z" w:initials="CED">
    <w:p w14:paraId="08F21E38" w14:textId="0544078F" w:rsidR="009D161D" w:rsidRDefault="009D161D">
      <w:pPr>
        <w:pStyle w:val="CommentText"/>
      </w:pPr>
      <w:r>
        <w:rPr>
          <w:rStyle w:val="CommentReference"/>
        </w:rPr>
        <w:annotationRef/>
      </w:r>
      <w:r>
        <w:t>nice</w:t>
      </w:r>
    </w:p>
  </w:comment>
  <w:comment w:id="23" w:author="Chad Evert Drake" w:date="2020-06-17T11:41:00Z" w:initials="CED">
    <w:p w14:paraId="1DE2B605" w14:textId="678C8E55" w:rsidR="009D161D" w:rsidRDefault="009D161D">
      <w:pPr>
        <w:pStyle w:val="CommentText"/>
      </w:pPr>
      <w:r>
        <w:rPr>
          <w:rStyle w:val="CommentReference"/>
        </w:rPr>
        <w:annotationRef/>
      </w:r>
      <w:r>
        <w:t>rough. How can we justify reliability to contextualists</w:t>
      </w:r>
    </w:p>
  </w:comment>
  <w:comment w:id="53" w:author="Chad Evert Drake" w:date="2020-06-17T11:52:00Z" w:initials="CED">
    <w:p w14:paraId="33678159" w14:textId="4899E039" w:rsidR="00400126" w:rsidRDefault="00400126">
      <w:pPr>
        <w:pStyle w:val="CommentText"/>
      </w:pPr>
      <w:r>
        <w:rPr>
          <w:rStyle w:val="CommentReference"/>
        </w:rPr>
        <w:annotationRef/>
      </w:r>
      <w:r>
        <w:t>IC for the IRAP is lower than .50? The values reported above are .65 and .56. Did I miss something?</w:t>
      </w:r>
    </w:p>
  </w:comment>
  <w:comment w:id="67" w:author="Chad Evert Drake" w:date="2020-06-17T12:14:00Z" w:initials="CED">
    <w:p w14:paraId="1352B518" w14:textId="6706B256" w:rsidR="00564E00" w:rsidRDefault="00564E00">
      <w:pPr>
        <w:pStyle w:val="CommentText"/>
      </w:pPr>
      <w:r>
        <w:rPr>
          <w:rStyle w:val="CommentReference"/>
        </w:rPr>
        <w:annotationRef/>
      </w:r>
      <w:r>
        <w:t xml:space="preserve">Not entirely true for me. </w:t>
      </w:r>
      <w:r w:rsidR="009552D1">
        <w:t>I have more than 200 additional participants from various projects if you are interested at this point</w:t>
      </w:r>
      <w:r>
        <w:t>.</w:t>
      </w:r>
      <w:r w:rsidR="009552D1">
        <w:t xml:space="preserve"> Horrible timing, I know.</w:t>
      </w:r>
      <w:r>
        <w:t xml:space="preserve"> Thoughts?</w:t>
      </w:r>
    </w:p>
  </w:comment>
  <w:comment w:id="70" w:author="Chad Evert Drake" w:date="2020-06-17T12:23:00Z" w:initials="CED">
    <w:p w14:paraId="4127D246" w14:textId="0B5522C4" w:rsidR="009552D1" w:rsidRDefault="009552D1">
      <w:pPr>
        <w:pStyle w:val="CommentText"/>
      </w:pPr>
      <w:r>
        <w:rPr>
          <w:rStyle w:val="CommentReference"/>
        </w:rPr>
        <w:annotationRef/>
      </w:r>
      <w:r>
        <w:t>Needs work</w:t>
      </w:r>
    </w:p>
  </w:comment>
  <w:comment w:id="95" w:author="Chad Evert Drake" w:date="2020-06-17T12:28:00Z" w:initials="CED">
    <w:p w14:paraId="1C73A1C9" w14:textId="285A1003" w:rsidR="00F65D40" w:rsidRDefault="00F65D40">
      <w:pPr>
        <w:pStyle w:val="CommentText"/>
      </w:pPr>
      <w:r>
        <w:rPr>
          <w:rStyle w:val="CommentReference"/>
        </w:rPr>
        <w:annotationRef/>
      </w:r>
      <w:r>
        <w:t>Only sex and age?</w:t>
      </w:r>
    </w:p>
  </w:comment>
  <w:comment w:id="224" w:author="Chad Evert Drake" w:date="2020-06-17T13:34:00Z" w:initials="CED">
    <w:p w14:paraId="7347CA7C" w14:textId="5E278FB0" w:rsidR="0056247A" w:rsidRDefault="0056247A">
      <w:pPr>
        <w:pStyle w:val="CommentText"/>
      </w:pPr>
      <w:r>
        <w:rPr>
          <w:rStyle w:val="CommentReference"/>
        </w:rPr>
        <w:annotationRef/>
      </w:r>
      <w:r>
        <w:t>?</w:t>
      </w:r>
    </w:p>
  </w:comment>
  <w:comment w:id="253" w:author="Chad Evert Drake" w:date="2020-06-17T13:51:00Z" w:initials="CED">
    <w:p w14:paraId="5639788C" w14:textId="3FB24F65" w:rsidR="006F4BBB" w:rsidRDefault="006F4BBB">
      <w:pPr>
        <w:pStyle w:val="CommentText"/>
      </w:pPr>
      <w:r>
        <w:rPr>
          <w:rStyle w:val="CommentReference"/>
        </w:rPr>
        <w:annotationRef/>
      </w:r>
      <w:r>
        <w:t>What is depicted by the vertical axis?</w:t>
      </w:r>
    </w:p>
  </w:comment>
  <w:comment w:id="254" w:author="Ian Hussey" w:date="2020-06-23T11:30:00Z" w:initials="IH">
    <w:p w14:paraId="02A6CF91" w14:textId="77777777" w:rsidR="001E267F" w:rsidRDefault="001E267F">
      <w:pPr>
        <w:pStyle w:val="CommentText"/>
      </w:pPr>
      <w:r>
        <w:rPr>
          <w:rStyle w:val="CommentReference"/>
        </w:rPr>
        <w:annotationRef/>
      </w:r>
      <w:r>
        <w:t xml:space="preserve">I2, a metric of heterogeneity: the </w:t>
      </w:r>
      <w:r w:rsidRPr="001E267F">
        <w:t xml:space="preserve">percentage of variation across studies that is due to heterogeneity </w:t>
      </w:r>
      <w:r w:rsidR="00AC12D2">
        <w:t>beyond what would be expected by sampling error.</w:t>
      </w:r>
    </w:p>
    <w:p w14:paraId="3CC028DB" w14:textId="77777777" w:rsidR="00AC12D2" w:rsidRDefault="00AC12D2">
      <w:pPr>
        <w:pStyle w:val="CommentText"/>
      </w:pPr>
    </w:p>
    <w:p w14:paraId="1D9A625E" w14:textId="4C64614D" w:rsidR="00AC12D2" w:rsidRDefault="00AC12D2">
      <w:pPr>
        <w:pStyle w:val="CommentText"/>
      </w:pPr>
      <w:r>
        <w:t>UPDATE PLOT TO EXPLICATE THIS</w:t>
      </w:r>
    </w:p>
  </w:comment>
  <w:comment w:id="271" w:author="Chad Evert Drake" w:date="2020-06-17T13:57:00Z" w:initials="CED">
    <w:p w14:paraId="369CB4A0" w14:textId="493CD3AB" w:rsidR="006F4BBB" w:rsidRDefault="006F4BBB">
      <w:pPr>
        <w:pStyle w:val="CommentText"/>
      </w:pPr>
      <w:r>
        <w:rPr>
          <w:rStyle w:val="CommentReference"/>
        </w:rPr>
        <w:annotationRef/>
      </w:r>
      <w:r>
        <w:t>Same for this one, just wondering what the vertical axis represents</w:t>
      </w:r>
    </w:p>
  </w:comment>
  <w:comment w:id="311" w:author="Chad Evert Drake" w:date="2020-06-17T14:00:00Z" w:initials="CED">
    <w:p w14:paraId="27A156E4" w14:textId="6B2DE249" w:rsidR="006F4BBB" w:rsidRDefault="006F4BBB">
      <w:pPr>
        <w:pStyle w:val="CommentText"/>
      </w:pPr>
      <w:r>
        <w:rPr>
          <w:rStyle w:val="CommentReference"/>
        </w:rPr>
        <w:annotationRef/>
      </w:r>
      <w:r>
        <w:t>Should we include the possibility that the IRAP procedures were poorly done?</w:t>
      </w:r>
    </w:p>
  </w:comment>
  <w:comment w:id="334" w:author="Chad Evert Drake" w:date="2020-06-17T14:04:00Z" w:initials="CED">
    <w:p w14:paraId="6FE94133" w14:textId="1D962E6D" w:rsidR="0078629A" w:rsidRDefault="0078629A">
      <w:pPr>
        <w:pStyle w:val="CommentText"/>
      </w:pPr>
      <w:r>
        <w:rPr>
          <w:rStyle w:val="CommentReference"/>
        </w:rPr>
        <w:annotationRef/>
      </w:r>
      <w:r>
        <w:t>What does this mean and why is it true?</w:t>
      </w:r>
    </w:p>
  </w:comment>
  <w:comment w:id="358" w:author="Chad Evert Drake" w:date="2020-06-17T14:10:00Z" w:initials="CED">
    <w:p w14:paraId="3F70964F" w14:textId="777A59AE" w:rsidR="0078629A" w:rsidRDefault="0078629A">
      <w:pPr>
        <w:pStyle w:val="CommentText"/>
      </w:pPr>
      <w:r>
        <w:rPr>
          <w:rStyle w:val="CommentReference"/>
        </w:rPr>
        <w:annotationRef/>
      </w:r>
      <w:r>
        <w:t>Stimulus content and complexity, performance criteria, etc.</w:t>
      </w:r>
    </w:p>
  </w:comment>
  <w:comment w:id="380" w:author="Chad Evert Drake" w:date="2020-06-17T14:14:00Z" w:initials="CED">
    <w:p w14:paraId="07610CB3" w14:textId="38DC3F66" w:rsidR="001E451C" w:rsidRDefault="001E451C">
      <w:pPr>
        <w:pStyle w:val="CommentText"/>
      </w:pPr>
      <w:r>
        <w:rPr>
          <w:rStyle w:val="CommentReference"/>
        </w:rPr>
        <w:annotationRef/>
      </w:r>
      <w:r>
        <w:t xml:space="preserve">What’s the CBS/BA view of reliability as a </w:t>
      </w:r>
      <w:proofErr w:type="spellStart"/>
      <w:r>
        <w:t>prereq</w:t>
      </w:r>
      <w:proofErr w:type="spellEnd"/>
      <w:r>
        <w:t xml:space="preserve"> for valid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B2570" w15:done="0"/>
  <w15:commentEx w15:paraId="08F21E38" w15:done="0"/>
  <w15:commentEx w15:paraId="1DE2B605" w15:done="0"/>
  <w15:commentEx w15:paraId="33678159" w15:done="0"/>
  <w15:commentEx w15:paraId="1352B518" w15:done="0"/>
  <w15:commentEx w15:paraId="4127D246" w15:done="0"/>
  <w15:commentEx w15:paraId="1C73A1C9" w15:done="0"/>
  <w15:commentEx w15:paraId="7347CA7C" w15:done="0"/>
  <w15:commentEx w15:paraId="5639788C" w15:done="0"/>
  <w15:commentEx w15:paraId="1D9A625E" w15:paraIdParent="5639788C" w15:done="0"/>
  <w15:commentEx w15:paraId="369CB4A0" w15:done="0"/>
  <w15:commentEx w15:paraId="27A156E4" w15:done="0"/>
  <w15:commentEx w15:paraId="6FE94133" w15:done="0"/>
  <w15:commentEx w15:paraId="3F70964F" w15:done="0"/>
  <w15:commentEx w15:paraId="07610C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B2570" w16cid:durableId="22947ED2"/>
  <w16cid:commentId w16cid:paraId="08F21E38" w16cid:durableId="22947F7F"/>
  <w16cid:commentId w16cid:paraId="1DE2B605" w16cid:durableId="22947FEB"/>
  <w16cid:commentId w16cid:paraId="33678159" w16cid:durableId="2294827A"/>
  <w16cid:commentId w16cid:paraId="1352B518" w16cid:durableId="2294878D"/>
  <w16cid:commentId w16cid:paraId="4127D246" w16cid:durableId="229489D2"/>
  <w16cid:commentId w16cid:paraId="1C73A1C9" w16cid:durableId="22948AF4"/>
  <w16cid:commentId w16cid:paraId="7347CA7C" w16cid:durableId="22949A4B"/>
  <w16cid:commentId w16cid:paraId="5639788C" w16cid:durableId="22949E6B"/>
  <w16cid:commentId w16cid:paraId="1D9A625E" w16cid:durableId="229C665E"/>
  <w16cid:commentId w16cid:paraId="369CB4A0" w16cid:durableId="22949FB9"/>
  <w16cid:commentId w16cid:paraId="27A156E4" w16cid:durableId="2294A084"/>
  <w16cid:commentId w16cid:paraId="6FE94133" w16cid:durableId="2294A171"/>
  <w16cid:commentId w16cid:paraId="3F70964F" w16cid:durableId="2294A2B9"/>
  <w16cid:commentId w16cid:paraId="07610CB3" w16cid:durableId="2294A3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1D37B" w14:textId="77777777" w:rsidR="00D95563" w:rsidRDefault="00D95563">
      <w:pPr>
        <w:spacing w:line="240" w:lineRule="auto"/>
      </w:pPr>
      <w:r>
        <w:separator/>
      </w:r>
    </w:p>
  </w:endnote>
  <w:endnote w:type="continuationSeparator" w:id="0">
    <w:p w14:paraId="5ACF59F1" w14:textId="77777777" w:rsidR="00D95563" w:rsidRDefault="00D955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FC329" w14:textId="77777777" w:rsidR="00D95563" w:rsidRDefault="00D95563">
      <w:pPr>
        <w:spacing w:line="240" w:lineRule="auto"/>
      </w:pPr>
      <w:r>
        <w:separator/>
      </w:r>
    </w:p>
  </w:footnote>
  <w:footnote w:type="continuationSeparator" w:id="0">
    <w:p w14:paraId="1FC2A976" w14:textId="77777777" w:rsidR="00D95563" w:rsidRDefault="00D955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D95563">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rson w15:author="Chad Evert Drake">
    <w15:presenceInfo w15:providerId="AD" w15:userId="S::chad.drake@siu.edu::a6a88e03-6a34-4d5e-b494-1994e30867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9"/>
  <w:proofState w:spelling="clean"/>
  <w:attachedTemplate r:id="rId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1AB4"/>
    <w:rsid w:val="000F79F9"/>
    <w:rsid w:val="00100AD2"/>
    <w:rsid w:val="00101406"/>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9AA"/>
    <w:rsid w:val="00155444"/>
    <w:rsid w:val="00155BF4"/>
    <w:rsid w:val="00156191"/>
    <w:rsid w:val="00160C18"/>
    <w:rsid w:val="00163676"/>
    <w:rsid w:val="001644C7"/>
    <w:rsid w:val="00165502"/>
    <w:rsid w:val="001666E1"/>
    <w:rsid w:val="0016684D"/>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BD2"/>
    <w:rsid w:val="002B0463"/>
    <w:rsid w:val="002B2A33"/>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1C18"/>
    <w:rsid w:val="003832C8"/>
    <w:rsid w:val="00384814"/>
    <w:rsid w:val="00384E07"/>
    <w:rsid w:val="00385DD4"/>
    <w:rsid w:val="003876F7"/>
    <w:rsid w:val="003877DB"/>
    <w:rsid w:val="00387B3F"/>
    <w:rsid w:val="003916A4"/>
    <w:rsid w:val="003929DF"/>
    <w:rsid w:val="003943BB"/>
    <w:rsid w:val="003963AD"/>
    <w:rsid w:val="0039652D"/>
    <w:rsid w:val="003966C3"/>
    <w:rsid w:val="003A20D5"/>
    <w:rsid w:val="003A2284"/>
    <w:rsid w:val="003A6054"/>
    <w:rsid w:val="003A64D6"/>
    <w:rsid w:val="003A67B3"/>
    <w:rsid w:val="003A7F3F"/>
    <w:rsid w:val="003B10DC"/>
    <w:rsid w:val="003B11AF"/>
    <w:rsid w:val="003B16FC"/>
    <w:rsid w:val="003B3B5B"/>
    <w:rsid w:val="003B3D03"/>
    <w:rsid w:val="003B6D96"/>
    <w:rsid w:val="003C1C21"/>
    <w:rsid w:val="003C26CE"/>
    <w:rsid w:val="003C53B5"/>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4241"/>
    <w:rsid w:val="004264D8"/>
    <w:rsid w:val="0042744C"/>
    <w:rsid w:val="004275BF"/>
    <w:rsid w:val="004316D7"/>
    <w:rsid w:val="0043272C"/>
    <w:rsid w:val="004408F8"/>
    <w:rsid w:val="00441AE6"/>
    <w:rsid w:val="00442A82"/>
    <w:rsid w:val="00442E5C"/>
    <w:rsid w:val="004430F3"/>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C7E"/>
    <w:rsid w:val="00492FAC"/>
    <w:rsid w:val="0049398C"/>
    <w:rsid w:val="00494B9E"/>
    <w:rsid w:val="00497392"/>
    <w:rsid w:val="004A3B72"/>
    <w:rsid w:val="004A4DC3"/>
    <w:rsid w:val="004A628A"/>
    <w:rsid w:val="004A6B56"/>
    <w:rsid w:val="004B113C"/>
    <w:rsid w:val="004B2635"/>
    <w:rsid w:val="004B2C95"/>
    <w:rsid w:val="004B3A6F"/>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7B61"/>
    <w:rsid w:val="0051500F"/>
    <w:rsid w:val="005224F0"/>
    <w:rsid w:val="005231D3"/>
    <w:rsid w:val="00527F94"/>
    <w:rsid w:val="00530FA9"/>
    <w:rsid w:val="005319E2"/>
    <w:rsid w:val="005323BD"/>
    <w:rsid w:val="005356AC"/>
    <w:rsid w:val="00540900"/>
    <w:rsid w:val="00545F36"/>
    <w:rsid w:val="00547A47"/>
    <w:rsid w:val="005502C5"/>
    <w:rsid w:val="005540A9"/>
    <w:rsid w:val="00554FCC"/>
    <w:rsid w:val="00556D87"/>
    <w:rsid w:val="00562050"/>
    <w:rsid w:val="0056247A"/>
    <w:rsid w:val="00564E00"/>
    <w:rsid w:val="00571150"/>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5E3B"/>
    <w:rsid w:val="00620FB1"/>
    <w:rsid w:val="00624483"/>
    <w:rsid w:val="0062490C"/>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0669"/>
    <w:rsid w:val="006F16BE"/>
    <w:rsid w:val="006F192B"/>
    <w:rsid w:val="006F1D62"/>
    <w:rsid w:val="006F1F98"/>
    <w:rsid w:val="006F2FEB"/>
    <w:rsid w:val="006F4051"/>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435B"/>
    <w:rsid w:val="00744D52"/>
    <w:rsid w:val="00744FCF"/>
    <w:rsid w:val="00745FBF"/>
    <w:rsid w:val="007518F6"/>
    <w:rsid w:val="00751CCA"/>
    <w:rsid w:val="007520C6"/>
    <w:rsid w:val="00753896"/>
    <w:rsid w:val="00754369"/>
    <w:rsid w:val="00754CAE"/>
    <w:rsid w:val="007611B2"/>
    <w:rsid w:val="007634DA"/>
    <w:rsid w:val="007638D2"/>
    <w:rsid w:val="00763975"/>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372F"/>
    <w:rsid w:val="007F39C9"/>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43DE"/>
    <w:rsid w:val="00834526"/>
    <w:rsid w:val="008346EA"/>
    <w:rsid w:val="0083499E"/>
    <w:rsid w:val="00843C18"/>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F39"/>
    <w:rsid w:val="00922C11"/>
    <w:rsid w:val="00925188"/>
    <w:rsid w:val="00925D5A"/>
    <w:rsid w:val="00926376"/>
    <w:rsid w:val="00933AF4"/>
    <w:rsid w:val="0093723D"/>
    <w:rsid w:val="00941EE5"/>
    <w:rsid w:val="00942940"/>
    <w:rsid w:val="00943D78"/>
    <w:rsid w:val="0095063F"/>
    <w:rsid w:val="00951152"/>
    <w:rsid w:val="0095352F"/>
    <w:rsid w:val="009552D1"/>
    <w:rsid w:val="0095653C"/>
    <w:rsid w:val="00956633"/>
    <w:rsid w:val="0095746A"/>
    <w:rsid w:val="00957D39"/>
    <w:rsid w:val="009609F7"/>
    <w:rsid w:val="0096231B"/>
    <w:rsid w:val="00966169"/>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EA2"/>
    <w:rsid w:val="009F6F7C"/>
    <w:rsid w:val="00A023C5"/>
    <w:rsid w:val="00A03D8C"/>
    <w:rsid w:val="00A04316"/>
    <w:rsid w:val="00A06F3B"/>
    <w:rsid w:val="00A11453"/>
    <w:rsid w:val="00A12B46"/>
    <w:rsid w:val="00A1375E"/>
    <w:rsid w:val="00A1378B"/>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6AF0"/>
    <w:rsid w:val="00B270FA"/>
    <w:rsid w:val="00B27C62"/>
    <w:rsid w:val="00B332D2"/>
    <w:rsid w:val="00B33A25"/>
    <w:rsid w:val="00B35D84"/>
    <w:rsid w:val="00B41FBF"/>
    <w:rsid w:val="00B43474"/>
    <w:rsid w:val="00B44169"/>
    <w:rsid w:val="00B458EC"/>
    <w:rsid w:val="00B45904"/>
    <w:rsid w:val="00B50DA9"/>
    <w:rsid w:val="00B522E0"/>
    <w:rsid w:val="00B54669"/>
    <w:rsid w:val="00B552F0"/>
    <w:rsid w:val="00B61683"/>
    <w:rsid w:val="00B61A7C"/>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6828"/>
    <w:rsid w:val="00BF25E7"/>
    <w:rsid w:val="00BF3492"/>
    <w:rsid w:val="00BF5723"/>
    <w:rsid w:val="00BF5A7E"/>
    <w:rsid w:val="00BF700A"/>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640A"/>
    <w:rsid w:val="00C36626"/>
    <w:rsid w:val="00C37241"/>
    <w:rsid w:val="00C37C32"/>
    <w:rsid w:val="00C417EC"/>
    <w:rsid w:val="00C41C01"/>
    <w:rsid w:val="00C4697F"/>
    <w:rsid w:val="00C47094"/>
    <w:rsid w:val="00C537AE"/>
    <w:rsid w:val="00C54F08"/>
    <w:rsid w:val="00C54FDA"/>
    <w:rsid w:val="00C57D68"/>
    <w:rsid w:val="00C622E6"/>
    <w:rsid w:val="00C672B2"/>
    <w:rsid w:val="00C70D03"/>
    <w:rsid w:val="00C7179F"/>
    <w:rsid w:val="00C74948"/>
    <w:rsid w:val="00C74D7E"/>
    <w:rsid w:val="00C7548E"/>
    <w:rsid w:val="00C75FE9"/>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6F8"/>
    <w:rsid w:val="00CB55D3"/>
    <w:rsid w:val="00CB69FF"/>
    <w:rsid w:val="00CC336F"/>
    <w:rsid w:val="00CD0C1B"/>
    <w:rsid w:val="00CD0C29"/>
    <w:rsid w:val="00CD1069"/>
    <w:rsid w:val="00CD2E7B"/>
    <w:rsid w:val="00CD6EDE"/>
    <w:rsid w:val="00CD79CF"/>
    <w:rsid w:val="00CE04F6"/>
    <w:rsid w:val="00CE14CB"/>
    <w:rsid w:val="00CE188A"/>
    <w:rsid w:val="00CE3948"/>
    <w:rsid w:val="00CE3993"/>
    <w:rsid w:val="00CE3EEB"/>
    <w:rsid w:val="00CE46D7"/>
    <w:rsid w:val="00CE48E2"/>
    <w:rsid w:val="00CF0161"/>
    <w:rsid w:val="00CF0434"/>
    <w:rsid w:val="00CF0991"/>
    <w:rsid w:val="00CF1323"/>
    <w:rsid w:val="00CF2951"/>
    <w:rsid w:val="00CF4CCE"/>
    <w:rsid w:val="00CF4F5C"/>
    <w:rsid w:val="00D003D6"/>
    <w:rsid w:val="00D05A84"/>
    <w:rsid w:val="00D0702B"/>
    <w:rsid w:val="00D100E7"/>
    <w:rsid w:val="00D10DCD"/>
    <w:rsid w:val="00D13321"/>
    <w:rsid w:val="00D15AF9"/>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60751"/>
    <w:rsid w:val="00D6275E"/>
    <w:rsid w:val="00D63953"/>
    <w:rsid w:val="00D63ACE"/>
    <w:rsid w:val="00D65448"/>
    <w:rsid w:val="00D700AA"/>
    <w:rsid w:val="00D70177"/>
    <w:rsid w:val="00D71FEB"/>
    <w:rsid w:val="00D72D36"/>
    <w:rsid w:val="00D731BC"/>
    <w:rsid w:val="00D74AC9"/>
    <w:rsid w:val="00D75363"/>
    <w:rsid w:val="00D75BD7"/>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F1D"/>
    <w:rsid w:val="00DA71E9"/>
    <w:rsid w:val="00DB047A"/>
    <w:rsid w:val="00DB1D67"/>
    <w:rsid w:val="00DB2A21"/>
    <w:rsid w:val="00DB4D17"/>
    <w:rsid w:val="00DC00E1"/>
    <w:rsid w:val="00DC16AE"/>
    <w:rsid w:val="00DC1861"/>
    <w:rsid w:val="00DC25C4"/>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A4E"/>
    <w:rsid w:val="00E0211D"/>
    <w:rsid w:val="00E03F5F"/>
    <w:rsid w:val="00E045A2"/>
    <w:rsid w:val="00E0673D"/>
    <w:rsid w:val="00E06F94"/>
    <w:rsid w:val="00E10C56"/>
    <w:rsid w:val="00E11443"/>
    <w:rsid w:val="00E1162E"/>
    <w:rsid w:val="00E12FB3"/>
    <w:rsid w:val="00E13C97"/>
    <w:rsid w:val="00E20289"/>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3721"/>
    <w:rsid w:val="00EF0150"/>
    <w:rsid w:val="00EF0743"/>
    <w:rsid w:val="00EF11FF"/>
    <w:rsid w:val="00EF154C"/>
    <w:rsid w:val="00EF3D1E"/>
    <w:rsid w:val="00EF6290"/>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6BD"/>
    <w:rsid w:val="00F77C23"/>
    <w:rsid w:val="00F77E56"/>
    <w:rsid w:val="00F80072"/>
    <w:rsid w:val="00F8054B"/>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3twe/" TargetMode="External"/><Relationship Id="rId18" Type="http://schemas.openxmlformats.org/officeDocument/2006/relationships/image" Target="media/image3.emf"/><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2.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styles" Target="styles.xml"/><Relationship Id="rId15" Type="http://schemas.openxmlformats.org/officeDocument/2006/relationships/hyperlink" Target="https://osf.io/v3twe/" TargetMode="External"/><Relationship Id="rId23" Type="http://schemas.openxmlformats.org/officeDocument/2006/relationships/header" Target="header1.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 Id="rId22" Type="http://schemas.openxmlformats.org/officeDocument/2006/relationships/image" Target="media/image7.emf"/><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B71F5550-21DA-2142-A662-566B3AC41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47</TotalTime>
  <Pages>28</Pages>
  <Words>18993</Words>
  <Characters>108262</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4</cp:revision>
  <dcterms:created xsi:type="dcterms:W3CDTF">2020-06-17T19:15:00Z</dcterms:created>
  <dcterms:modified xsi:type="dcterms:W3CDTF">2020-06-23T10:1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